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F3490" w14:textId="24DD0B6D" w:rsidR="00332E3E" w:rsidRPr="00B8741C" w:rsidRDefault="00332E3E" w:rsidP="00B8741C">
      <w:pPr>
        <w:rPr>
          <w:b/>
        </w:rPr>
      </w:pPr>
      <w:r w:rsidRPr="00B8741C">
        <w:rPr>
          <w:b/>
        </w:rPr>
        <w:t>Human microbiota alterations — emerging predictors of renal disease</w:t>
      </w:r>
      <w:r w:rsidR="00D90FCE" w:rsidRPr="00B8741C">
        <w:rPr>
          <w:b/>
        </w:rPr>
        <w:t>s</w:t>
      </w:r>
      <w:r w:rsidRPr="00B8741C">
        <w:rPr>
          <w:b/>
        </w:rPr>
        <w:t xml:space="preserve"> and kidney-specific aging</w:t>
      </w:r>
    </w:p>
    <w:p w14:paraId="0BCEDF14" w14:textId="77777777" w:rsidR="005E5AF8" w:rsidRPr="00B8741C" w:rsidRDefault="005E5AF8" w:rsidP="00B8741C">
      <w:pPr>
        <w:rPr>
          <w:b/>
        </w:rPr>
      </w:pPr>
    </w:p>
    <w:p w14:paraId="36D061BD" w14:textId="77777777" w:rsidR="00332E3E" w:rsidRPr="00B8741C" w:rsidRDefault="00332E3E" w:rsidP="00B8741C"/>
    <w:p w14:paraId="5D3C1A52" w14:textId="77777777" w:rsidR="00AA3152" w:rsidRPr="00B8741C" w:rsidRDefault="00AA3152" w:rsidP="00B8741C">
      <w:pPr>
        <w:jc w:val="center"/>
        <w:rPr>
          <w:vertAlign w:val="superscript"/>
          <w:lang w:val="en-GB"/>
        </w:rPr>
      </w:pPr>
      <w:r w:rsidRPr="00B8741C">
        <w:rPr>
          <w:lang w:val="en-GB"/>
        </w:rPr>
        <w:t>Pan Miaomiao</w:t>
      </w:r>
      <w:r w:rsidRPr="00B8741C">
        <w:rPr>
          <w:vertAlign w:val="superscript"/>
          <w:lang w:val="en-GB"/>
        </w:rPr>
        <w:t>1</w:t>
      </w:r>
      <w:r w:rsidRPr="00B8741C">
        <w:rPr>
          <w:rFonts w:hint="eastAsia"/>
          <w:vertAlign w:val="superscript"/>
          <w:lang w:val="en-GB"/>
        </w:rPr>
        <w:t>#</w:t>
      </w:r>
      <w:r w:rsidRPr="00B8741C">
        <w:t>,</w:t>
      </w:r>
      <w:r w:rsidRPr="00B8741C">
        <w:rPr>
          <w:lang w:val="en-GB"/>
        </w:rPr>
        <w:t xml:space="preserve"> Zhang Ming</w:t>
      </w:r>
      <w:r w:rsidRPr="00B8741C">
        <w:rPr>
          <w:vertAlign w:val="superscript"/>
          <w:lang w:val="en-GB"/>
        </w:rPr>
        <w:t>2</w:t>
      </w:r>
      <w:r w:rsidRPr="00B8741C">
        <w:rPr>
          <w:rFonts w:hint="eastAsia"/>
          <w:vertAlign w:val="superscript"/>
          <w:lang w:val="en-GB"/>
        </w:rPr>
        <w:t>#</w:t>
      </w:r>
      <w:r w:rsidRPr="00B8741C">
        <w:rPr>
          <w:lang w:val="en-GB"/>
        </w:rPr>
        <w:t>, Rong Xingyu</w:t>
      </w:r>
      <w:r w:rsidRPr="00B8741C">
        <w:rPr>
          <w:vertAlign w:val="superscript"/>
          <w:lang w:val="en-GB"/>
        </w:rPr>
        <w:t>3</w:t>
      </w:r>
      <w:r w:rsidRPr="00B8741C">
        <w:rPr>
          <w:lang w:val="en-GB"/>
        </w:rPr>
        <w:t>, Zhao Chao</w:t>
      </w:r>
      <w:r w:rsidRPr="00B8741C">
        <w:rPr>
          <w:vertAlign w:val="superscript"/>
          <w:lang w:val="en-GB"/>
        </w:rPr>
        <w:t>1*</w:t>
      </w:r>
    </w:p>
    <w:p w14:paraId="65CAA3A3" w14:textId="77777777" w:rsidR="00AA3152" w:rsidRPr="00B8741C" w:rsidRDefault="00AA3152" w:rsidP="00B8741C">
      <w:pPr>
        <w:jc w:val="center"/>
        <w:rPr>
          <w:lang w:val="en-GB"/>
        </w:rPr>
      </w:pPr>
    </w:p>
    <w:p w14:paraId="29F49AFA" w14:textId="77777777" w:rsidR="00AA3152" w:rsidRPr="00B8741C" w:rsidRDefault="00AA3152" w:rsidP="00B8741C">
      <w:pPr>
        <w:rPr>
          <w:lang w:val="en-GB"/>
        </w:rPr>
      </w:pPr>
      <w:r w:rsidRPr="00B8741C">
        <w:rPr>
          <w:lang w:val="en-GB"/>
        </w:rPr>
        <w:t xml:space="preserve">1MOE/NHC/CAMS Key Lab of Medical Molecular Virology, School of Basic Medical Sciences &amp; National Clinical Research </w:t>
      </w:r>
      <w:proofErr w:type="spellStart"/>
      <w:r w:rsidRPr="00B8741C">
        <w:rPr>
          <w:lang w:val="en-GB"/>
        </w:rPr>
        <w:t>Center</w:t>
      </w:r>
      <w:proofErr w:type="spellEnd"/>
      <w:r w:rsidRPr="00B8741C">
        <w:rPr>
          <w:lang w:val="en-GB"/>
        </w:rPr>
        <w:t xml:space="preserve"> for Aging and Medicine, </w:t>
      </w:r>
      <w:proofErr w:type="spellStart"/>
      <w:r w:rsidRPr="00B8741C">
        <w:rPr>
          <w:lang w:val="en-GB"/>
        </w:rPr>
        <w:t>Huashan</w:t>
      </w:r>
      <w:proofErr w:type="spellEnd"/>
      <w:r w:rsidRPr="00B8741C">
        <w:rPr>
          <w:lang w:val="en-GB"/>
        </w:rPr>
        <w:t xml:space="preserve"> Hospital, Shanghai Medical College, Fudan University, Shanghai, 200032, China</w:t>
      </w:r>
    </w:p>
    <w:p w14:paraId="27EA3ED7" w14:textId="77777777" w:rsidR="00AA3152" w:rsidRPr="00B8741C" w:rsidRDefault="00AA3152" w:rsidP="00B8741C">
      <w:pPr>
        <w:rPr>
          <w:lang w:val="en-GB"/>
        </w:rPr>
      </w:pPr>
      <w:r w:rsidRPr="00B8741C">
        <w:rPr>
          <w:lang w:val="en-GB"/>
        </w:rPr>
        <w:t>2</w:t>
      </w:r>
      <w:r w:rsidRPr="00B8741C">
        <w:t xml:space="preserve"> </w:t>
      </w:r>
      <w:r w:rsidRPr="00B8741C">
        <w:rPr>
          <w:lang w:val="en-GB"/>
        </w:rPr>
        <w:t xml:space="preserve">Department of Nephrology, </w:t>
      </w:r>
      <w:proofErr w:type="spellStart"/>
      <w:r w:rsidRPr="00B8741C">
        <w:rPr>
          <w:lang w:val="en-GB"/>
        </w:rPr>
        <w:t>Huashan</w:t>
      </w:r>
      <w:proofErr w:type="spellEnd"/>
      <w:r w:rsidRPr="00B8741C">
        <w:rPr>
          <w:lang w:val="en-GB"/>
        </w:rPr>
        <w:t xml:space="preserve"> hospital, Fudan University, Shanghai, 200040, China</w:t>
      </w:r>
    </w:p>
    <w:p w14:paraId="607985A9" w14:textId="77777777" w:rsidR="00AA3152" w:rsidRPr="00B8741C" w:rsidRDefault="00AA3152" w:rsidP="00B8741C">
      <w:r w:rsidRPr="00B8741C">
        <w:rPr>
          <w:lang w:val="en-GB"/>
        </w:rPr>
        <w:t>3Department of Medical Chemistry</w:t>
      </w:r>
      <w:r w:rsidRPr="00B8741C">
        <w:t>, Graduate School of Medicine, Kyoto University, Kyoto, Japan</w:t>
      </w:r>
    </w:p>
    <w:p w14:paraId="31099025" w14:textId="77777777" w:rsidR="00AA3152" w:rsidRPr="00B8741C" w:rsidRDefault="00AA3152" w:rsidP="00B8741C">
      <w:r w:rsidRPr="00B8741C">
        <w:rPr>
          <w:vertAlign w:val="superscript"/>
        </w:rPr>
        <w:t>#</w:t>
      </w:r>
      <w:r w:rsidRPr="00B8741C">
        <w:t>These authors contributed equally to this work.</w:t>
      </w:r>
    </w:p>
    <w:p w14:paraId="56EB968F" w14:textId="77777777" w:rsidR="00AA3152" w:rsidRPr="00B8741C" w:rsidRDefault="00AA3152" w:rsidP="00B8741C">
      <w:pPr>
        <w:rPr>
          <w:lang w:val="en-GB"/>
        </w:rPr>
      </w:pPr>
      <w:r w:rsidRPr="00B8741C">
        <w:rPr>
          <w:lang w:val="en-GB"/>
        </w:rPr>
        <w:t xml:space="preserve">* Correspondence: </w:t>
      </w:r>
    </w:p>
    <w:p w14:paraId="26FBD1DB" w14:textId="77777777" w:rsidR="00AA3152" w:rsidRPr="00B8741C" w:rsidRDefault="00AA3152" w:rsidP="00B8741C">
      <w:pPr>
        <w:rPr>
          <w:lang w:val="en-GB"/>
        </w:rPr>
      </w:pPr>
      <w:proofErr w:type="spellStart"/>
      <w:r w:rsidRPr="00B8741C">
        <w:rPr>
          <w:lang w:val="en-GB"/>
        </w:rPr>
        <w:t>Dr.</w:t>
      </w:r>
      <w:proofErr w:type="spellEnd"/>
      <w:r w:rsidRPr="00B8741C">
        <w:rPr>
          <w:lang w:val="en-GB"/>
        </w:rPr>
        <w:t xml:space="preserve"> Chao Zhao</w:t>
      </w:r>
    </w:p>
    <w:p w14:paraId="25AE733C" w14:textId="77777777" w:rsidR="00AA3152" w:rsidRPr="00B8741C" w:rsidRDefault="00000000" w:rsidP="00B8741C">
      <w:pPr>
        <w:rPr>
          <w:lang w:val="en-GB"/>
        </w:rPr>
      </w:pPr>
      <w:hyperlink r:id="rId4" w:history="1">
        <w:r w:rsidR="00AA3152" w:rsidRPr="00B8741C">
          <w:rPr>
            <w:rStyle w:val="a9"/>
            <w:lang w:val="en-GB"/>
          </w:rPr>
          <w:t>czhao@fudan.edu.cn</w:t>
        </w:r>
      </w:hyperlink>
    </w:p>
    <w:p w14:paraId="44788A0A" w14:textId="77777777" w:rsidR="005E5AF8" w:rsidRPr="00B8741C" w:rsidRDefault="005E5AF8" w:rsidP="00B8741C">
      <w:pPr>
        <w:rPr>
          <w:lang w:val="en-GB"/>
        </w:rPr>
      </w:pPr>
      <w:r w:rsidRPr="00B8741C">
        <w:rPr>
          <w:lang w:val="en-GB"/>
        </w:rPr>
        <w:br w:type="page"/>
      </w:r>
    </w:p>
    <w:p w14:paraId="73425903" w14:textId="6D87BF9D" w:rsidR="00332E3E" w:rsidRPr="00B8741C" w:rsidRDefault="00332E3E" w:rsidP="00B8741C">
      <w:pPr>
        <w:rPr>
          <w:lang w:val="en-GB"/>
        </w:rPr>
      </w:pPr>
      <w:r w:rsidRPr="00B8741C">
        <w:rPr>
          <w:b/>
        </w:rPr>
        <w:lastRenderedPageBreak/>
        <w:t>Abstract:</w:t>
      </w:r>
    </w:p>
    <w:p w14:paraId="535DC19F" w14:textId="3C3030B3" w:rsidR="00332E3E" w:rsidRPr="00B8741C" w:rsidRDefault="00332E3E" w:rsidP="00B8741C">
      <w:r w:rsidRPr="00B8741C">
        <w:t xml:space="preserve">Rapid advances in sequencing and analytical technologies have increased our understanding of the interactions between the microbiome and the host. The microbiome plays a variety of physiological roles in the health of the host and pathological roles in disease; for example, the microbiome changes significantly when kidney health is compromised and during kidney-specific aging. At present, there is an absence of good diagnostic markers for early renal injury. However, the composition of the microbiome could provide useful indications for disease diagnosis and treatment beyond more conventional diagnostic markers. Such indications are well represented in chronic kidney disease, immunoglobulin A nephropathy, idiopathic nephrotic syndrome, kidney stone disease, acute kidney injury, diabetic nephropathy. </w:t>
      </w:r>
      <w:r w:rsidR="00F833FC" w:rsidRPr="00B8741C">
        <w:t xml:space="preserve">With sensitivity, specificity and stability, microbiota can provide more possibilities for the diagnosis of the early recognition of asymptomatic renal injury and aging. </w:t>
      </w:r>
      <w:r w:rsidRPr="00B8741C">
        <w:t xml:space="preserve">Moreover, probiotics and microbial metabolites have shown beneficial effects in the treatment of kidney diseases. Therapeutic measures targeting the microbiota can effectively improve the immune response and inflammatory state of the body. This paper reviews the current evidence on how the microbiome is not only a potentially effective tool for clinical diagnosis, but also an important focus for the study of kidney disease and aging. </w:t>
      </w:r>
    </w:p>
    <w:p w14:paraId="43FA14EE" w14:textId="77777777" w:rsidR="006336FE" w:rsidRPr="00B8741C" w:rsidRDefault="006336FE" w:rsidP="00B8741C"/>
    <w:p w14:paraId="4ED9E294" w14:textId="0C4C3C5F" w:rsidR="00332E3E" w:rsidRPr="00B8741C" w:rsidRDefault="006336FE" w:rsidP="00B8741C">
      <w:pPr>
        <w:rPr>
          <w:b/>
        </w:rPr>
      </w:pPr>
      <w:r w:rsidRPr="00B8741C">
        <w:rPr>
          <w:b/>
        </w:rPr>
        <w:t xml:space="preserve">Keywords: </w:t>
      </w:r>
      <w:r w:rsidRPr="00B8741C">
        <w:t xml:space="preserve">Human microbiota, kidney-specific aging, renal disease, high-throughput sequencing, </w:t>
      </w:r>
      <w:r w:rsidR="003800F0" w:rsidRPr="00B8741C">
        <w:t>predictor</w:t>
      </w:r>
    </w:p>
    <w:p w14:paraId="17D61E3C" w14:textId="77777777" w:rsidR="00332E3E" w:rsidRPr="00B8741C" w:rsidRDefault="00332E3E" w:rsidP="00B8741C"/>
    <w:p w14:paraId="0C52AECE" w14:textId="312D8A1F" w:rsidR="00332E3E" w:rsidRPr="00B8741C" w:rsidRDefault="00332E3E" w:rsidP="00B8741C">
      <w:pPr>
        <w:tabs>
          <w:tab w:val="left" w:pos="2835"/>
        </w:tabs>
      </w:pPr>
      <w:r w:rsidRPr="00B8741C">
        <w:t>The development of sequencing technology has shown that—despite their small size—microbes play a variety of crucial roles in health of the host, as well as the pathogenesis of multiple diseases. In addition to their own cellular functions, microbes are now known to constitute an important part of human organs, tissues and systems</w:t>
      </w:r>
      <w:r w:rsidR="00AC4914" w:rsidRPr="00B8741C">
        <w:fldChar w:fldCharType="begin"/>
      </w:r>
      <w:r w:rsidR="008F1706">
        <w:instrText xml:space="preserve"> ADDIN EN.CITE &lt;EndNote&gt;&lt;Cite&gt;&lt;Author&gt;Pflughoeft&lt;/Author&gt;&lt;Year&gt;2012&lt;/Year&gt;&lt;RecNum&gt;906&lt;/RecNum&gt;&lt;DisplayText&gt;[1]&lt;/DisplayText&gt;&lt;record&gt;&lt;rec-number&gt;906&lt;/rec-number&gt;&lt;foreign-keys&gt;&lt;key app="EN" db-id="dzszrawtrfxvvter2d5p9pte2px5fdtwpv5d" timestamp="1655977582"&gt;906&lt;/key&gt;&lt;/foreign-keys&gt;&lt;ref-type name="Journal Article"&gt;17&lt;/ref-type&gt;&lt;contributors&gt;&lt;authors&gt;&lt;author&gt;Pflughoeft, K. J.&lt;/author&gt;&lt;author&gt;Versalovic, J.&lt;/author&gt;&lt;/authors&gt;&lt;/contributors&gt;&lt;auth-address&gt;Department of Pathology and Immunology, Baylor College of Medicine, Houston, Texas 77030, USA. pflughoe@bcm.edu&lt;/auth-address&gt;&lt;titles&gt;&lt;title&gt;Human microbiome in health and disease&lt;/title&gt;&lt;secondary-title&gt;Annu Rev Pathol&lt;/secondary-title&gt;&lt;/titles&gt;&lt;periodical&gt;&lt;full-title&gt;Annu Rev Pathol&lt;/full-title&gt;&lt;/periodical&gt;&lt;pages&gt;99-122&lt;/pages&gt;&lt;volume&gt;7&lt;/volume&gt;&lt;edition&gt;2011/09/14&lt;/edition&gt;&lt;keywords&gt;&lt;keyword&gt;Animals&lt;/keyword&gt;&lt;keyword&gt;Disease/*etiology&lt;/keyword&gt;&lt;keyword&gt;Disease Susceptibility&lt;/keyword&gt;&lt;keyword&gt;Gene Transfer, Horizontal&lt;/keyword&gt;&lt;keyword&gt;Humans&lt;/keyword&gt;&lt;keyword&gt;*Metagenome&lt;/keyword&gt;&lt;keyword&gt;Metagenomics&lt;/keyword&gt;&lt;keyword&gt;Microbial Interactions&lt;/keyword&gt;&lt;keyword&gt;Sequence Analysis, DNA/methods&lt;/keyword&gt;&lt;keyword&gt;Systems Biology&lt;/keyword&gt;&lt;/keywords&gt;&lt;dates&gt;&lt;year&gt;2012&lt;/year&gt;&lt;/dates&gt;&lt;isbn&gt;1553-4006&lt;/isbn&gt;&lt;accession-num&gt;21910623&lt;/accession-num&gt;&lt;urls&gt;&lt;/urls&gt;&lt;electronic-resource-num&gt;10.1146/annurev-pathol-011811-132421&lt;/electronic-resource-num&gt;&lt;remote-database-provider&gt;NLM&lt;/remote-database-provider&gt;&lt;language&gt;eng&lt;/language&gt;&lt;/record&gt;&lt;/Cite&gt;&lt;/EndNote&gt;</w:instrText>
      </w:r>
      <w:r w:rsidR="00AC4914" w:rsidRPr="00B8741C">
        <w:fldChar w:fldCharType="separate"/>
      </w:r>
      <w:r w:rsidR="008F1706">
        <w:rPr>
          <w:noProof/>
        </w:rPr>
        <w:t>[1]</w:t>
      </w:r>
      <w:r w:rsidR="00AC4914" w:rsidRPr="00B8741C">
        <w:fldChar w:fldCharType="end"/>
      </w:r>
      <w:r w:rsidRPr="00B8741C">
        <w:t xml:space="preserve">. There are at least ten times as many bacteria as human cells in the </w:t>
      </w:r>
      <w:r w:rsidR="00AC4914" w:rsidRPr="00B8741C">
        <w:t>body</w:t>
      </w:r>
      <w:r w:rsidR="00AC4914" w:rsidRPr="00B8741C">
        <w:fldChar w:fldCharType="begin"/>
      </w:r>
      <w:r w:rsidR="008F1706">
        <w:instrText xml:space="preserve"> ADDIN EN.CITE &lt;EndNote&gt;&lt;Cite&gt;&lt;Author&gt;Sender&lt;/Author&gt;&lt;Year&gt;2016&lt;/Year&gt;&lt;RecNum&gt;907&lt;/RecNum&gt;&lt;DisplayText&gt;[2]&lt;/DisplayText&gt;&lt;record&gt;&lt;rec-number&gt;907&lt;/rec-number&gt;&lt;foreign-keys&gt;&lt;key app="EN" db-id="dzszrawtrfxvvter2d5p9pte2px5fdtwpv5d" timestamp="1655977584"&gt;907&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7610001, Israel.&amp;#xD;Department of Molecular Genetics, Weizmann Institute of Science, Rehovot 7610001, Israel. Electronic address: shai.fuchs@sickkids.ca.&amp;#xD;Department of Plant and Environmental Sciences, Weizmann Institute of Science, Rehovot 7610001, Israel. Electronic address: ron.milo@weizmann.ac.il.&lt;/auth-address&gt;&lt;titles&gt;&lt;title&gt;Are We Really Vastly Outnumbered? Revisiting the Ratio of Bacterial to Host Cells in Humans&lt;/title&gt;&lt;secondary-title&gt;Cell&lt;/secondary-title&gt;&lt;/titles&gt;&lt;periodical&gt;&lt;full-title&gt;Cell&lt;/full-title&gt;&lt;abbr-1&gt;Cell&lt;/abbr-1&gt;&lt;/periodical&gt;&lt;pages&gt;337-40&lt;/pages&gt;&lt;volume&gt;164&lt;/volume&gt;&lt;number&gt;3&lt;/number&gt;&lt;edition&gt;2016/01/30&lt;/edition&gt;&lt;keywords&gt;&lt;keyword&gt;Adult&lt;/keyword&gt;&lt;keyword&gt;Bacteria/cytology&lt;/keyword&gt;&lt;keyword&gt;*Bacterial Physiological Phenomena&lt;/keyword&gt;&lt;keyword&gt;Body Weight&lt;/keyword&gt;&lt;keyword&gt;Cell Count&lt;/keyword&gt;&lt;keyword&gt;Colon/microbiology&lt;/keyword&gt;&lt;keyword&gt;Female&lt;/keyword&gt;&lt;keyword&gt;Humans&lt;/keyword&gt;&lt;keyword&gt;Infant&lt;/keyword&gt;&lt;keyword&gt;Infant, Newborn&lt;/keyword&gt;&lt;keyword&gt;Male&lt;/keyword&gt;&lt;keyword&gt;*Microbiota&lt;/keyword&gt;&lt;keyword&gt;Symbiosis&lt;/keyword&gt;&lt;/keywords&gt;&lt;dates&gt;&lt;year&gt;2016&lt;/year&gt;&lt;pub-dates&gt;&lt;date&gt;Jan 28&lt;/date&gt;&lt;/pub-dates&gt;&lt;/dates&gt;&lt;isbn&gt;0092-8674&lt;/isbn&gt;&lt;accession-num&gt;26824647&lt;/accession-num&gt;&lt;urls&gt;&lt;/urls&gt;&lt;electronic-resource-num&gt;10.1016/j.cell.2016.01.013&lt;/electronic-resource-num&gt;&lt;remote-database-provider&gt;NLM&lt;/remote-database-provider&gt;&lt;language&gt;eng&lt;/language&gt;&lt;/record&gt;&lt;/Cite&gt;&lt;/EndNote&gt;</w:instrText>
      </w:r>
      <w:r w:rsidR="00AC4914" w:rsidRPr="00B8741C">
        <w:fldChar w:fldCharType="separate"/>
      </w:r>
      <w:r w:rsidR="008F1706">
        <w:rPr>
          <w:noProof/>
        </w:rPr>
        <w:t>[2]</w:t>
      </w:r>
      <w:r w:rsidR="00AC4914" w:rsidRPr="00B8741C">
        <w:fldChar w:fldCharType="end"/>
      </w:r>
      <w:r w:rsidRPr="00B8741C">
        <w:t xml:space="preserve">. The symbiotic microbiome of the human body is intimately connected to host physiology. </w:t>
      </w:r>
      <w:r w:rsidR="00A25800">
        <w:t>C</w:t>
      </w:r>
      <w:r w:rsidRPr="00B8741C">
        <w:t>onsequen</w:t>
      </w:r>
      <w:r w:rsidR="00A25800">
        <w:t>tly</w:t>
      </w:r>
      <w:r w:rsidRPr="00B8741C">
        <w:t xml:space="preserve">, microbes also play important roles in human health and disease. The symbiotic microbiome can be significantly altered by lifestyle, diet and </w:t>
      </w:r>
      <w:r w:rsidR="00AC4914" w:rsidRPr="00B8741C">
        <w:t>even exercise</w:t>
      </w:r>
      <w:r w:rsidR="00AC4914" w:rsidRPr="00B8741C">
        <w:fldChar w:fldCharType="begin">
          <w:fldData xml:space="preserve">PEVuZE5vdGU+PENpdGU+PEF1dGhvcj5EYXZpZDwvQXV0aG9yPjxZZWFyPjIwMTQ8L1llYXI+PFJl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</w:fldData>
        </w:fldChar>
      </w:r>
      <w:r w:rsidR="008F1706">
        <w:instrText xml:space="preserve"> ADDIN EN.CITE </w:instrText>
      </w:r>
      <w:r w:rsidR="008F1706">
        <w:fldChar w:fldCharType="begin">
          <w:fldData xml:space="preserve">PEVuZE5vdGU+PENpdGU+PEF1dGhvcj5EYXZpZDwvQXV0aG9yPjxZZWFyPjIwMTQ8L1llYXI+PFJl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</w:fldData>
        </w:fldChar>
      </w:r>
      <w:r w:rsidR="008F1706">
        <w:instrText xml:space="preserve"> ADDIN EN.CITE.DATA </w:instrText>
      </w:r>
      <w:r w:rsidR="008F1706">
        <w:fldChar w:fldCharType="end"/>
      </w:r>
      <w:r w:rsidR="00AC4914" w:rsidRPr="00B8741C">
        <w:fldChar w:fldCharType="separate"/>
      </w:r>
      <w:r w:rsidR="008F1706">
        <w:rPr>
          <w:noProof/>
        </w:rPr>
        <w:t>[3, 4]</w:t>
      </w:r>
      <w:r w:rsidR="00AC4914" w:rsidRPr="00B8741C">
        <w:fldChar w:fldCharType="end"/>
      </w:r>
      <w:r w:rsidRPr="00B8741C">
        <w:t>, and changes in the microbiome have been shown to play a role in the pathophysiological processes of many diseases</w:t>
      </w:r>
      <w:r w:rsidR="00AC4914" w:rsidRPr="00B8741C">
        <w:fldChar w:fldCharType="begin"/>
      </w:r>
      <w:r w:rsidR="008F1706">
        <w:instrText xml:space="preserve"> ADDIN EN.CITE &lt;EndNote&gt;&lt;Cite&gt;&lt;Author&gt;Dethlefsen&lt;/Author&gt;&lt;Year&gt;2007&lt;/Year&gt;&lt;RecNum&gt;910&lt;/RecNum&gt;&lt;DisplayText&gt;[5]&lt;/DisplayText&gt;&lt;record&gt;&lt;rec-number&gt;910&lt;/rec-number&gt;&lt;foreign-keys&gt;&lt;key app="EN" db-id="dzszrawtrfxvvter2d5p9pte2px5fdtwpv5d" timestamp="1655977590"&gt;910&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abbr-1&gt;Nature&lt;/abbr-1&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0028-0836&lt;/isbn&gt;&lt;accession-num&gt;17943117&lt;/accession-num&gt;&lt;urls&gt;&lt;/urls&gt;&lt;electronic-resource-num&gt;10.1038/nature06245&lt;/electronic-resource-num&gt;&lt;remote-database-provider&gt;NLM&lt;/remote-database-provider&gt;&lt;language&gt;eng&lt;/language&gt;&lt;/record&gt;&lt;/Cite&gt;&lt;/EndNote&gt;</w:instrText>
      </w:r>
      <w:r w:rsidR="00AC4914" w:rsidRPr="00B8741C">
        <w:fldChar w:fldCharType="separate"/>
      </w:r>
      <w:r w:rsidR="008F1706">
        <w:rPr>
          <w:noProof/>
        </w:rPr>
        <w:t>[5]</w:t>
      </w:r>
      <w:r w:rsidR="00AC4914" w:rsidRPr="00B8741C">
        <w:fldChar w:fldCharType="end"/>
      </w:r>
      <w:r w:rsidRPr="00B8741C">
        <w:t xml:space="preserve">. Therefore, the </w:t>
      </w:r>
      <w:r w:rsidRPr="00B8741C">
        <w:lastRenderedPageBreak/>
        <w:t>interaction between human symbiotic microorganisms and the body may be even far more complex than imagined.</w:t>
      </w:r>
    </w:p>
    <w:p w14:paraId="5B08C17E" w14:textId="77777777" w:rsidR="00332E3E" w:rsidRPr="00B8741C" w:rsidRDefault="00332E3E" w:rsidP="00B8741C"/>
    <w:p w14:paraId="79F3E280" w14:textId="77777777" w:rsidR="00332E3E" w:rsidRPr="00B8741C" w:rsidRDefault="00332E3E" w:rsidP="00B8741C">
      <w:pPr>
        <w:rPr>
          <w:b/>
        </w:rPr>
      </w:pPr>
      <w:r w:rsidRPr="00B8741C">
        <w:rPr>
          <w:b/>
        </w:rPr>
        <w:t>1. The symbiotic microbiome's new identity in human disease</w:t>
      </w:r>
    </w:p>
    <w:p w14:paraId="1C453FA3" w14:textId="738CB332" w:rsidR="00332E3E" w:rsidRPr="00B8741C" w:rsidRDefault="00332E3E" w:rsidP="00B8741C">
      <w:r w:rsidRPr="00B8741C">
        <w:t>The human microbiome has been extensively analyzed in different states in recent years. It is recognized that, when the host is in an abnormal state, it will interact with and induce changes in the symbiotic microbiome. In the healthy state, the human microbiome fluctuates, but is generally quite stable. Organ-specific community structures exist; for example, skin microbes have distinct community characteristics in different parts of the skin</w:t>
      </w:r>
      <w:r w:rsidR="00064A38" w:rsidRPr="00B8741C">
        <w:fldChar w:fldCharType="begin"/>
      </w:r>
      <w:r w:rsidR="008F1706">
        <w:instrText xml:space="preserve"> ADDIN EN.CITE &lt;EndNote&gt;&lt;Cite&gt;&lt;Author&gt;Grice&lt;/Author&gt;&lt;Year&gt;2011&lt;/Year&gt;&lt;RecNum&gt;911&lt;/RecNum&gt;&lt;DisplayText&gt;[6]&lt;/DisplayText&gt;&lt;record&gt;&lt;rec-number&gt;911&lt;/rec-number&gt;&lt;foreign-keys&gt;&lt;key app="EN" db-id="dzszrawtrfxvvter2d5p9pte2px5fdtwpv5d" timestamp="1655977592"&gt;911&lt;/key&gt;&lt;/foreign-keys&gt;&lt;ref-type name="Journal Article"&gt;17&lt;/ref-type&gt;&lt;contributors&gt;&lt;authors&gt;&lt;author&gt;Grice, E. A.&lt;/author&gt;&lt;author&gt;Segre, J. A.&lt;/author&gt;&lt;/authors&gt;&lt;/contributors&gt;&lt;auth-address&gt;Genetics and Molecular Biology Branch, National Human Genome Research Institute, National Institutes of Health, Bethesda, Maryland 20892-4442, USA.&lt;/auth-address&gt;&lt;titles&gt;&lt;title&gt;The skin microbiome&lt;/title&gt;&lt;secondary-title&gt;Nat Rev Microbiol&lt;/secondary-title&gt;&lt;/titles&gt;&lt;periodical&gt;&lt;full-title&gt;Nat Rev Microbiol&lt;/full-title&gt;&lt;/periodical&gt;&lt;pages&gt;244-53&lt;/pages&gt;&lt;volume&gt;9&lt;/volume&gt;&lt;number&gt;4&lt;/number&gt;&lt;edition&gt;2011/03/17&lt;/edition&gt;&lt;keywords&gt;&lt;keyword&gt;Adaptive Immunity&lt;/keyword&gt;&lt;keyword&gt;Humans&lt;/keyword&gt;&lt;keyword&gt;Immunity, Innate&lt;/keyword&gt;&lt;keyword&gt;*Metagenome&lt;/keyword&gt;&lt;keyword&gt;Skin/anatomy &amp;amp; histology/immunology/*microbiology&lt;/keyword&gt;&lt;keyword&gt;Skin Diseases, Infectious/immunology/microbiology&lt;/keyword&gt;&lt;/keywords&gt;&lt;dates&gt;&lt;year&gt;2011&lt;/year&gt;&lt;pub-dates&gt;&lt;date&gt;Apr&lt;/date&gt;&lt;/pub-dates&gt;&lt;/dates&gt;&lt;isbn&gt;1740-1526 (Print)&amp;#xD;1740-1526&lt;/isbn&gt;&lt;accession-num&gt;21407241&lt;/accession-num&gt;&lt;urls&gt;&lt;/urls&gt;&lt;custom2&gt;PMC3535073&lt;/custom2&gt;&lt;custom6&gt;NIHMS424100&lt;/custom6&gt;&lt;electronic-resource-num&gt;10.1038/nrmicro2537&lt;/electronic-resource-num&gt;&lt;remote-database-provider&gt;NLM&lt;/remote-database-provider&gt;&lt;language&gt;eng&lt;/language&gt;&lt;/record&gt;&lt;/Cite&gt;&lt;/EndNote&gt;</w:instrText>
      </w:r>
      <w:r w:rsidR="00064A38" w:rsidRPr="00B8741C">
        <w:fldChar w:fldCharType="separate"/>
      </w:r>
      <w:r w:rsidR="008F1706">
        <w:rPr>
          <w:noProof/>
        </w:rPr>
        <w:t>[6]</w:t>
      </w:r>
      <w:r w:rsidR="00064A38" w:rsidRPr="00B8741C">
        <w:fldChar w:fldCharType="end"/>
      </w:r>
      <w:r w:rsidRPr="00B8741C">
        <w:t xml:space="preserve">. Oral microbes also </w:t>
      </w:r>
      <w:r w:rsidR="00AF212B" w:rsidRPr="00B8741C">
        <w:t>differ from person to person</w:t>
      </w:r>
      <w:r w:rsidR="00AF212B" w:rsidRPr="00B8741C">
        <w:fldChar w:fldCharType="begin"/>
      </w:r>
      <w:r w:rsidR="008F1706">
        <w:instrText xml:space="preserve"> ADDIN EN.CITE &lt;EndNote&gt;&lt;Cite&gt;&lt;Author&gt;Kort&lt;/Author&gt;&lt;Year&gt;2014&lt;/Year&gt;&lt;RecNum&gt;912&lt;/RecNum&gt;&lt;DisplayText&gt;[7]&lt;/DisplayText&gt;&lt;record&gt;&lt;rec-number&gt;912&lt;/rec-number&gt;&lt;foreign-keys&gt;&lt;key app="EN" db-id="dzszrawtrfxvvter2d5p9pte2px5fdtwpv5d" timestamp="1655977594"&gt;912&lt;/key&gt;&lt;/foreign-keys&gt;&lt;ref-type name="Journal Article"&gt;17&lt;/ref-type&gt;&lt;contributors&gt;&lt;authors&gt;&lt;author&gt;Kort, R.&lt;/author&gt;&lt;author&gt;Caspers, M.&lt;/author&gt;&lt;author&gt;van de Graaf, A.&lt;/author&gt;&lt;author&gt;van Egmond, W.&lt;/author&gt;&lt;author&gt;Keijser, B.&lt;/author&gt;&lt;author&gt;Roeselers, G.&lt;/author&gt;&lt;/authors&gt;&lt;/contributors&gt;&lt;auth-address&gt;TNO Microbiology and Systems Biology, Utrechtseweg 48, 3704 HE Zeist, The Netherlands ; Micropia, Natura Artis Magistra, Plantage Kerklaan 38-40, 1018 CZ Amsterdam, The Netherlands ; VU University Amsterdam, Molecular Cell Physiology, De Boelelaan 1085, 1081 HV Amsterdam, The Netherlands.&amp;#xD;TNO Microbiology and Systems Biology, Utrechtseweg 48, 3704 HE Zeist, The Netherlands.&amp;#xD;Micropia, Natura Artis Magistra, Plantage Kerklaan 38-40, 1018 CZ Amsterdam, The Netherlands.&lt;/auth-address&gt;&lt;titles&gt;&lt;title&gt;Shaping the oral microbiota through intimate kissing&lt;/title&gt;&lt;secondary-title&gt;Microbiome&lt;/secondary-title&gt;&lt;/titles&gt;&lt;periodical&gt;&lt;full-title&gt;Microbiome&lt;/full-title&gt;&lt;/periodical&gt;&lt;pages&gt;41&lt;/pages&gt;&lt;volume&gt;2&lt;/volume&gt;&lt;edition&gt;2014/11/20&lt;/edition&gt;&lt;keywords&gt;&lt;keyword&gt;Intimate kiss&lt;/keyword&gt;&lt;keyword&gt;Lactobacillus&lt;/keyword&gt;&lt;keyword&gt;Next generation sequencing&lt;/keyword&gt;&lt;keyword&gt;Oral microbiota&lt;/keyword&gt;&lt;keyword&gt;Saliva&lt;/keyword&gt;&lt;keyword&gt;Streptococcus&lt;/keyword&gt;&lt;keyword&gt;Tongue&lt;/keyword&gt;&lt;/keywords&gt;&lt;dates&gt;&lt;year&gt;2014&lt;/year&gt;&lt;/dates&gt;&lt;isbn&gt;2049-2618 (Print)&amp;#xD;2049-2618&lt;/isbn&gt;&lt;accession-num&gt;25408893&lt;/accession-num&gt;&lt;urls&gt;&lt;/urls&gt;&lt;custom2&gt;PMC4233210&lt;/custom2&gt;&lt;electronic-resource-num&gt;10.1186/2049-2618-2-41&lt;/electronic-resource-num&gt;&lt;remote-database-provider&gt;NLM&lt;/remote-database-provider&gt;&lt;language&gt;eng&lt;/language&gt;&lt;/record&gt;&lt;/Cite&gt;&lt;/EndNote&gt;</w:instrText>
      </w:r>
      <w:r w:rsidR="00AF212B" w:rsidRPr="00B8741C">
        <w:fldChar w:fldCharType="separate"/>
      </w:r>
      <w:r w:rsidR="008F1706">
        <w:rPr>
          <w:noProof/>
        </w:rPr>
        <w:t>[7]</w:t>
      </w:r>
      <w:r w:rsidR="00AF212B" w:rsidRPr="00B8741C">
        <w:fldChar w:fldCharType="end"/>
      </w:r>
      <w:r w:rsidRPr="00B8741C">
        <w:t>. The intestinal tract, with the highest microbial load, i</w:t>
      </w:r>
      <w:r w:rsidR="00AF212B" w:rsidRPr="00B8741C">
        <w:t>s also relatively stable</w:t>
      </w:r>
      <w:r w:rsidR="00AF212B" w:rsidRPr="00B8741C">
        <w:fldChar w:fldCharType="begin"/>
      </w:r>
      <w:r w:rsidR="008F1706">
        <w:instrText xml:space="preserve"> ADDIN EN.CITE &lt;EndNote&gt;&lt;Cite&gt;&lt;Author&gt;Caporaso&lt;/Author&gt;&lt;Year&gt;2011&lt;/Year&gt;&lt;RecNum&gt;913&lt;/RecNum&gt;&lt;DisplayText&gt;[8]&lt;/DisplayText&gt;&lt;record&gt;&lt;rec-number&gt;913&lt;/rec-number&gt;&lt;foreign-keys&gt;&lt;key app="EN" db-id="dzszrawtrfxvvter2d5p9pte2px5fdtwpv5d" timestamp="1655977595"&gt;913&lt;/key&gt;&lt;/foreign-keys&gt;&lt;ref-type name="Journal Article"&gt;17&lt;/ref-type&gt;&lt;contributors&gt;&lt;authors&gt;&lt;author&gt;Caporaso, J. G.&lt;/author&gt;&lt;author&gt;Lauber, C. L.&lt;/author&gt;&lt;author&gt;Costello, E. K.&lt;/author&gt;&lt;author&gt;Berg-Lyons, D.&lt;/author&gt;&lt;author&gt;Gonzalez, A.&lt;/author&gt;&lt;author&gt;Stombaugh, J.&lt;/author&gt;&lt;author&gt;Knights, D.&lt;/author&gt;&lt;author&gt;Gajer, P.&lt;/author&gt;&lt;author&gt;Ravel, J.&lt;/author&gt;&lt;author&gt;Fierer, N.&lt;/author&gt;&lt;author&gt;Gordon, J. I.&lt;/author&gt;&lt;author&gt;Knight, R.&lt;/author&gt;&lt;/authors&gt;&lt;/contributors&gt;&lt;auth-address&gt;Department of Chemistry and Biochemistry, University of Colorado, 215 UCB, Boulder, CO 80309, USA.&lt;/auth-address&gt;&lt;titles&gt;&lt;title&gt;Moving pictures of the human microbiome&lt;/title&gt;&lt;secondary-title&gt;Genome Biol&lt;/secondary-title&gt;&lt;/titles&gt;&lt;periodical&gt;&lt;full-title&gt;Genome Biol&lt;/full-title&gt;&lt;/periodical&gt;&lt;pages&gt;R50&lt;/pages&gt;&lt;volume&gt;12&lt;/volume&gt;&lt;number&gt;5&lt;/number&gt;&lt;edition&gt;2011/06/01&lt;/edition&gt;&lt;keywords&gt;&lt;keyword&gt;Bacteria/classification/*genetics&lt;/keyword&gt;&lt;keyword&gt;Computer Simulation&lt;/keyword&gt;&lt;keyword&gt;Gastrointestinal Tract/*microbiology&lt;/keyword&gt;&lt;keyword&gt;Genomics/*methods&lt;/keyword&gt;&lt;keyword&gt;High-Throughput Nucleotide Sequencing&lt;/keyword&gt;&lt;keyword&gt;Humans&lt;/keyword&gt;&lt;keyword&gt;Inflammatory Bowel Diseases/microbiology&lt;/keyword&gt;&lt;keyword&gt;Metagenome/*genetics&lt;/keyword&gt;&lt;keyword&gt;Obesity/microbiology&lt;/keyword&gt;&lt;keyword&gt;Organ Specificity&lt;/keyword&gt;&lt;keyword&gt;RNA, Ribosomal, 16S/genetics&lt;/keyword&gt;&lt;keyword&gt;Seasons&lt;/keyword&gt;&lt;keyword&gt;Time Factors&lt;/keyword&gt;&lt;/keywords&gt;&lt;dates&gt;&lt;year&gt;2011&lt;/year&gt;&lt;/dates&gt;&lt;isbn&gt;1465-6906 (Print)&amp;#xD;1474-7596&lt;/isbn&gt;&lt;accession-num&gt;21624126&lt;/accession-num&gt;&lt;urls&gt;&lt;/urls&gt;&lt;custom2&gt;PMC3271711&lt;/custom2&gt;&lt;electronic-resource-num&gt;10.1186/gb-2011-12-5-r50&lt;/electronic-resource-num&gt;&lt;remote-database-provider&gt;NLM&lt;/remote-database-provider&gt;&lt;language&gt;eng&lt;/language&gt;&lt;/record&gt;&lt;/Cite&gt;&lt;/EndNote&gt;</w:instrText>
      </w:r>
      <w:r w:rsidR="00AF212B" w:rsidRPr="00B8741C">
        <w:fldChar w:fldCharType="separate"/>
      </w:r>
      <w:r w:rsidR="008F1706">
        <w:rPr>
          <w:noProof/>
        </w:rPr>
        <w:t>[8]</w:t>
      </w:r>
      <w:r w:rsidR="00AF212B" w:rsidRPr="00B8741C">
        <w:fldChar w:fldCharType="end"/>
      </w:r>
      <w:r w:rsidRPr="00B8741C">
        <w:t>. Although the intestinal flora can be temporarily changed by diarrhea, antibiotic consumption, or other influences, the original floral structure reappears after a period of recovery</w:t>
      </w:r>
      <w:r w:rsidR="00AF212B" w:rsidRPr="00B8741C">
        <w:fldChar w:fldCharType="begin">
          <w:fldData xml:space="preserve">PEVuZE5vdGU+PENpdGU+PEF1dGhvcj5IYW5uaWdhbjwvQXV0aG9yPjxZZWFyPjIwMTU8L1llYXI+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</w:fldData>
        </w:fldChar>
      </w:r>
      <w:r w:rsidR="008F1706">
        <w:instrText xml:space="preserve"> ADDIN EN.CITE </w:instrText>
      </w:r>
      <w:r w:rsidR="008F1706">
        <w:fldChar w:fldCharType="begin">
          <w:fldData xml:space="preserve">PEVuZE5vdGU+PENpdGU+PEF1dGhvcj5IYW5uaWdhbjwvQXV0aG9yPjxZZWFyPjIwMTU8L1llYXI+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</w:fldData>
        </w:fldChar>
      </w:r>
      <w:r w:rsidR="008F1706">
        <w:instrText xml:space="preserve"> ADDIN EN.CITE.DATA </w:instrText>
      </w:r>
      <w:r w:rsidR="008F1706">
        <w:fldChar w:fldCharType="end"/>
      </w:r>
      <w:r w:rsidR="00AF212B" w:rsidRPr="00B8741C">
        <w:fldChar w:fldCharType="separate"/>
      </w:r>
      <w:r w:rsidR="008F1706">
        <w:rPr>
          <w:noProof/>
        </w:rPr>
        <w:t>[9]</w:t>
      </w:r>
      <w:r w:rsidR="00AF212B" w:rsidRPr="00B8741C">
        <w:fldChar w:fldCharType="end"/>
      </w:r>
      <w:r w:rsidRPr="00B8741C">
        <w:t xml:space="preserve">. Thus, even when the organism is in a state of disease, the microbiome also possesses certain stable characteristics. The microbiome and systemic metabolism, endocrine and immune systems have systemic effects at the host level. Microorganisms can often respond to subtle changes in the host under abnormal conditions, thus alterations to the microbiome may potentially have diagnostic or prognostic value. </w:t>
      </w:r>
    </w:p>
    <w:p w14:paraId="27A722DD" w14:textId="18A843FD" w:rsidR="00332E3E" w:rsidRPr="00B8741C" w:rsidRDefault="00332E3E" w:rsidP="00B8741C">
      <w:pPr>
        <w:ind w:firstLine="420"/>
      </w:pPr>
      <w:r w:rsidRPr="00B8741C">
        <w:t xml:space="preserve">Evaluation of the microbiota may be useful as a non-invasive method for diagnostic purposes. The sensitivity of the microbial community structure to abnormal states may hold potential as new markers of disease that could complement traditional analysis of body fluid samples, tissue sections and other clinical methods. The diagnostic potential of the microbiota has been identified in many diseases. For example, changes in the characteristics of the intestinal microflora can potentially </w:t>
      </w:r>
      <w:r w:rsidR="00AF212B" w:rsidRPr="00B8741C">
        <w:t>predict early lung cancer</w:t>
      </w:r>
      <w:r w:rsidR="00AF212B" w:rsidRPr="00B8741C">
        <w:fldChar w:fldCharType="begin">
          <w:fldData xml:space="preserve">PEVuZE5vdGU+PENpdGU+PEF1dGhvcj5aaGVuZzwvQXV0aG9yPjxZZWFyPjIwMjA8L1llYXI+PFJl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</w:fldData>
        </w:fldChar>
      </w:r>
      <w:r w:rsidR="008F1706">
        <w:instrText xml:space="preserve"> ADDIN EN.CITE </w:instrText>
      </w:r>
      <w:r w:rsidR="008F1706">
        <w:fldChar w:fldCharType="begin">
          <w:fldData xml:space="preserve">PEVuZE5vdGU+PENpdGU+PEF1dGhvcj5aaGVuZzwvQXV0aG9yPjxZZWFyPjIwMjA8L1llYXI+PFJl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</w:fldData>
        </w:fldChar>
      </w:r>
      <w:r w:rsidR="008F1706">
        <w:instrText xml:space="preserve"> ADDIN EN.CITE.DATA </w:instrText>
      </w:r>
      <w:r w:rsidR="008F1706">
        <w:fldChar w:fldCharType="end"/>
      </w:r>
      <w:r w:rsidR="00AF212B" w:rsidRPr="00B8741C">
        <w:fldChar w:fldCharType="separate"/>
      </w:r>
      <w:r w:rsidR="008F1706">
        <w:rPr>
          <w:noProof/>
        </w:rPr>
        <w:t>[10]</w:t>
      </w:r>
      <w:r w:rsidR="00AF212B" w:rsidRPr="00B8741C">
        <w:fldChar w:fldCharType="end"/>
      </w:r>
      <w:r w:rsidRPr="00B8741C">
        <w:t>. Moreover, changes in the intestinal microbiome are related to the severity</w:t>
      </w:r>
      <w:r w:rsidR="00AF212B" w:rsidRPr="00B8741C">
        <w:t xml:space="preserve"> of coronary artery disease</w:t>
      </w:r>
      <w:r w:rsidR="00AF212B" w:rsidRPr="00B8741C">
        <w:fldChar w:fldCharType="begin">
          <w:fldData xml:space="preserve">PEVuZE5vdGU+PENpdGU+PEF1dGhvcj5MaXU8L0F1dGhvcj48WWVhcj4yMDE5PC9ZZWFyPjxSZWNO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k8L3llYXI+
PHB1Yi1kYXRlcz48ZGF0ZT5BcHIgMjY8L2RhdGU+PC9wdWItZGF0ZXM+PC9kYXRlcz48aXNibj4y
MDQ5LTI2MTg8L2lzYm4+PGFjY2Vzc2lvbi1udW0+MzEwMjc1MDg8L2FjY2Vzc2lvbi1udW0+PHVy
bHM+PC91cmxzPjxjdXN0b20yPlBNQzY0ODY2ODA8L2N1c3RvbTI+PGVsZWN0cm9uaWMtcmVzb3Vy
Y2UtbnVtPjEwLjExODYvczQwMTY4LTAxOS0wNjgzLTk8L2VsZWN0cm9uaWMtcmVzb3VyY2UtbnVt
PjxyZW1vdGUtZGF0YWJhc2UtcHJvdmlkZXI+TkxNPC9yZW1vdGUtZGF0YWJhc2UtcHJvdmlkZXI+
PGxhbmd1YWdlPmVuZzwvbGFuZ3VhZ2U+PC9yZWNvcmQ+PC9DaXRlPjwvRW5kTm90ZT4A
</w:fldData>
        </w:fldChar>
      </w:r>
      <w:r w:rsidR="008F1706">
        <w:instrText xml:space="preserve"> ADDIN EN.CITE </w:instrText>
      </w:r>
      <w:r w:rsidR="008F1706">
        <w:fldChar w:fldCharType="begin">
          <w:fldData xml:space="preserve">PEVuZE5vdGU+PENpdGU+PEF1dGhvcj5MaXU8L0F1dGhvcj48WWVhcj4yMDE5PC9ZZWFyPjxSZWNO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k8L3llYXI+
PHB1Yi1kYXRlcz48ZGF0ZT5BcHIgMjY8L2RhdGU+PC9wdWItZGF0ZXM+PC9kYXRlcz48aXNibj4y
MDQ5LTI2MTg8L2lzYm4+PGFjY2Vzc2lvbi1udW0+MzEwMjc1MDg8L2FjY2Vzc2lvbi1udW0+PHVy
bHM+PC91cmxzPjxjdXN0b20yPlBNQzY0ODY2ODA8L2N1c3RvbTI+PGVsZWN0cm9uaWMtcmVzb3Vy
Y2UtbnVtPjEwLjExODYvczQwMTY4LTAxOS0wNjgzLTk8L2VsZWN0cm9uaWMtcmVzb3VyY2UtbnVt
PjxyZW1vdGUtZGF0YWJhc2UtcHJvdmlkZXI+TkxNPC9yZW1vdGUtZGF0YWJhc2UtcHJvdmlkZXI+
PGxhbmd1YWdlPmVuZzwvbGFuZ3VhZ2U+PC9yZWNvcmQ+PC9DaXRlPjwvRW5kTm90ZT4A
</w:fldData>
        </w:fldChar>
      </w:r>
      <w:r w:rsidR="008F1706">
        <w:instrText xml:space="preserve"> ADDIN EN.CITE.DATA </w:instrText>
      </w:r>
      <w:r w:rsidR="008F1706">
        <w:fldChar w:fldCharType="end"/>
      </w:r>
      <w:r w:rsidR="00AF212B" w:rsidRPr="00B8741C">
        <w:fldChar w:fldCharType="separate"/>
      </w:r>
      <w:r w:rsidR="008F1706">
        <w:rPr>
          <w:noProof/>
        </w:rPr>
        <w:t>[11]</w:t>
      </w:r>
      <w:r w:rsidR="00AF212B" w:rsidRPr="00B8741C">
        <w:fldChar w:fldCharType="end"/>
      </w:r>
      <w:r w:rsidRPr="00B8741C">
        <w:t xml:space="preserve"> and other changes in microbial diversity are directly and indirectly a</w:t>
      </w:r>
      <w:r w:rsidR="00AF212B" w:rsidRPr="00B8741C">
        <w:t>ssociated with hypertension</w:t>
      </w:r>
      <w:r w:rsidR="00AF212B" w:rsidRPr="00B8741C">
        <w:fldChar w:fldCharType="begin">
          <w:fldData xml:space="preserve">PEVuZE5vdGU+PENpdGU+PEF1dGhvcj5ZYW48L0F1dGhvcj48WWVhcj4yMDE3PC9ZZWFyPjxSZWNO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</w:fldData>
        </w:fldChar>
      </w:r>
      <w:r w:rsidR="008F1706">
        <w:instrText xml:space="preserve"> ADDIN EN.CITE </w:instrText>
      </w:r>
      <w:r w:rsidR="008F1706">
        <w:fldChar w:fldCharType="begin">
          <w:fldData xml:space="preserve">PEVuZE5vdGU+PENpdGU+PEF1dGhvcj5ZYW48L0F1dGhvcj48WWVhcj4yMDE3PC9ZZWFyPjxSZWNO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</w:fldData>
        </w:fldChar>
      </w:r>
      <w:r w:rsidR="008F1706">
        <w:instrText xml:space="preserve"> ADDIN EN.CITE.DATA </w:instrText>
      </w:r>
      <w:r w:rsidR="008F1706">
        <w:fldChar w:fldCharType="end"/>
      </w:r>
      <w:r w:rsidR="00AF212B" w:rsidRPr="00B8741C">
        <w:fldChar w:fldCharType="separate"/>
      </w:r>
      <w:r w:rsidR="008F1706">
        <w:rPr>
          <w:noProof/>
        </w:rPr>
        <w:t>[12]</w:t>
      </w:r>
      <w:r w:rsidR="00AF212B" w:rsidRPr="00B8741C">
        <w:fldChar w:fldCharType="end"/>
      </w:r>
      <w:r w:rsidRPr="00B8741C">
        <w:t>. In addition, studies have shown that gut microbiome alterations predispose to numerous neuro</w:t>
      </w:r>
      <w:r w:rsidR="00AF212B" w:rsidRPr="00B8741C">
        <w:t>logical diseases</w:t>
      </w:r>
      <w:r w:rsidR="00AF212B" w:rsidRPr="00B8741C">
        <w:fldChar w:fldCharType="begin">
          <w:fldData xml:space="preserve">PEVuZE5vdGU+PENpdGU+PEF1dGhvcj5DcnlhbjwvQXV0aG9yPjxZZWFyPjIwMjA8L1llYXI+PFJl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</w:fldData>
        </w:fldChar>
      </w:r>
      <w:r w:rsidR="008F1706">
        <w:instrText xml:space="preserve"> ADDIN EN.CITE </w:instrText>
      </w:r>
      <w:r w:rsidR="008F1706">
        <w:fldChar w:fldCharType="begin">
          <w:fldData xml:space="preserve">PEVuZE5vdGU+PENpdGU+PEF1dGhvcj5DcnlhbjwvQXV0aG9yPjxZZWFyPjIwMjA8L1llYXI+PFJl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</w:fldData>
        </w:fldChar>
      </w:r>
      <w:r w:rsidR="008F1706">
        <w:instrText xml:space="preserve"> ADDIN EN.CITE.DATA </w:instrText>
      </w:r>
      <w:r w:rsidR="008F1706">
        <w:fldChar w:fldCharType="end"/>
      </w:r>
      <w:r w:rsidR="00AF212B" w:rsidRPr="00B8741C">
        <w:fldChar w:fldCharType="separate"/>
      </w:r>
      <w:r w:rsidR="008F1706">
        <w:rPr>
          <w:noProof/>
        </w:rPr>
        <w:t>[13]</w:t>
      </w:r>
      <w:r w:rsidR="00AF212B" w:rsidRPr="00B8741C">
        <w:fldChar w:fldCharType="end"/>
      </w:r>
      <w:r w:rsidRPr="00B8741C">
        <w:t>. Therefore, charting of the microbial map of the microbiome may significantly contribute to the diagnosis and targeted treatment of a wide range of diseases.</w:t>
      </w:r>
    </w:p>
    <w:p w14:paraId="51F1392C" w14:textId="77777777" w:rsidR="00332E3E" w:rsidRPr="00B8741C" w:rsidRDefault="00332E3E" w:rsidP="00B8741C">
      <w:pPr>
        <w:shd w:val="clear" w:color="auto" w:fill="FFFFFF"/>
        <w:spacing w:before="100" w:beforeAutospacing="1" w:after="100" w:afterAutospacing="1"/>
        <w:rPr>
          <w:rFonts w:eastAsia="Times New Roman"/>
          <w:b/>
          <w:color w:val="212121"/>
        </w:rPr>
      </w:pPr>
      <w:r w:rsidRPr="00B8741C">
        <w:rPr>
          <w:rFonts w:eastAsia="Times New Roman"/>
          <w:b/>
          <w:color w:val="212121"/>
        </w:rPr>
        <w:lastRenderedPageBreak/>
        <w:t xml:space="preserve">2 Microbiome alterations can distinguish between renal physiological and pathophysiological states </w:t>
      </w:r>
    </w:p>
    <w:p w14:paraId="2E2B325D" w14:textId="396B1CF6" w:rsidR="00332E3E" w:rsidRPr="00B8741C" w:rsidRDefault="00332E3E" w:rsidP="00B8741C">
      <w:r w:rsidRPr="00B8741C">
        <w:t>Kidney aging is one of the important aspects of systemic aging. The physiological structure and function of the kidney become damaged during the aging process, and this damage can result in a series of pathological processes and diseases</w:t>
      </w:r>
      <w:r w:rsidR="00AF212B" w:rsidRPr="00B8741C">
        <w:fldChar w:fldCharType="begin"/>
      </w:r>
      <w:r w:rsidR="008F1706">
        <w:instrText xml:space="preserve"> ADDIN EN.CITE &lt;EndNote&gt;&lt;Cite&gt;&lt;Author&gt;Glodny&lt;/Author&gt;&lt;Year&gt;2009&lt;/Year&gt;&lt;RecNum&gt;1074&lt;/RecNum&gt;&lt;DisplayText&gt;[14]&lt;/DisplayText&gt;&lt;record&gt;&lt;rec-number&gt;1074&lt;/rec-number&gt;&lt;foreign-keys&gt;&lt;key app="EN" db-id="dzszrawtrfxvvter2d5p9pte2px5fdtwpv5d" timestamp="1660125400"&gt;1074&lt;/key&gt;&lt;/foreign-keys&gt;&lt;ref-type name="Journal Article"&gt;17&lt;/ref-type&gt;&lt;contributors&gt;&lt;authors&gt;&lt;author&gt;Glodny, B.&lt;/author&gt;&lt;author&gt;Unterholzner, V.&lt;/author&gt;&lt;author&gt;Taferner, B.&lt;/author&gt;&lt;author&gt;Hofmann, K. J.&lt;/author&gt;&lt;author&gt;Rehder, P.&lt;/author&gt;&lt;author&gt;Strasak, A.&lt;/author&gt;&lt;author&gt;Petersen, J.&lt;/author&gt;&lt;/authors&gt;&lt;/contributors&gt;&lt;auth-address&gt;Department of Radiology, Innsbruck Medical University, Anichstrasse 35, 6020 Innsbruck, Austria. bernhard.glodny@i-med.ac.at&lt;/auth-address&gt;&lt;titles&gt;&lt;title&gt;Normal kidney size and its influencing factors - a 64-slice MDCT study of 1.040 asymptomatic patients&lt;/title&gt;&lt;secondary-title&gt;BMC Urol&lt;/secondary-title&gt;&lt;/titles&gt;&lt;periodical&gt;&lt;full-title&gt;BMC Urol&lt;/full-title&gt;&lt;/periodical&gt;&lt;pages&gt;19&lt;/pages&gt;&lt;volume&gt;9&lt;/volume&gt;&lt;edition&gt;2009/12/25&lt;/edition&gt;&lt;keywords&gt;&lt;keyword&gt;Adult&lt;/keyword&gt;&lt;keyword&gt;Aged&lt;/keyword&gt;&lt;keyword&gt;Aged, 80 and over&lt;/keyword&gt;&lt;keyword&gt;Cross-Sectional Studies&lt;/keyword&gt;&lt;keyword&gt;Female&lt;/keyword&gt;&lt;keyword&gt;Humans&lt;/keyword&gt;&lt;keyword&gt;Kidney/*anatomy &amp;amp; histology/*diagnostic imaging&lt;/keyword&gt;&lt;keyword&gt;Male&lt;/keyword&gt;&lt;keyword&gt;Middle Aged&lt;/keyword&gt;&lt;keyword&gt;Organ Size&lt;/keyword&gt;&lt;keyword&gt;Reference Values&lt;/keyword&gt;&lt;keyword&gt;Retrospective Studies&lt;/keyword&gt;&lt;keyword&gt;*Tomography, X-Ray Computed/methods&lt;/keyword&gt;&lt;keyword&gt;Young Adult&lt;/keyword&gt;&lt;/keywords&gt;&lt;dates&gt;&lt;year&gt;2009&lt;/year&gt;&lt;pub-dates&gt;&lt;date&gt;Dec 23&lt;/date&gt;&lt;/pub-dates&gt;&lt;/dates&gt;&lt;isbn&gt;1471-2490&lt;/isbn&gt;&lt;accession-num&gt;20030823&lt;/accession-num&gt;&lt;urls&gt;&lt;/urls&gt;&lt;custom2&gt;PMC2813848&lt;/custom2&gt;&lt;electronic-resource-num&gt;10.1186/1471-2490-9-19&lt;/electronic-resource-num&gt;&lt;remote-database-provider&gt;NLM&lt;/remote-database-provider&gt;&lt;language&gt;eng&lt;/language&gt;&lt;/record&gt;&lt;/Cite&gt;&lt;/EndNote&gt;</w:instrText>
      </w:r>
      <w:r w:rsidR="00AF212B" w:rsidRPr="00B8741C">
        <w:fldChar w:fldCharType="separate"/>
      </w:r>
      <w:r w:rsidR="008F1706">
        <w:rPr>
          <w:noProof/>
        </w:rPr>
        <w:t>[14]</w:t>
      </w:r>
      <w:r w:rsidR="00AF212B" w:rsidRPr="00B8741C">
        <w:fldChar w:fldCharType="end"/>
      </w:r>
      <w:r w:rsidRPr="00B8741C">
        <w:t>. Renal disease is an increasingly important global public health problem</w:t>
      </w:r>
      <w:r w:rsidR="00AF212B" w:rsidRPr="00B8741C">
        <w:fldChar w:fldCharType="begin"/>
      </w:r>
      <w:r w:rsidR="008F1706">
        <w:instrText xml:space="preserve"> ADDIN EN.CITE &lt;EndNote&gt;&lt;Cite&gt;&lt;Author&gt;Bao&lt;/Author&gt;&lt;Year&gt;2018&lt;/Year&gt;&lt;RecNum&gt;977&lt;/RecNum&gt;&lt;DisplayText&gt;[15]&lt;/DisplayText&gt;&lt;record&gt;&lt;rec-number&gt;977&lt;/rec-number&gt;&lt;foreign-keys&gt;&lt;key app="EN" db-id="dzszrawtrfxvvter2d5p9pte2px5fdtwpv5d" timestamp="1655977706"&gt;977&lt;/key&gt;&lt;/foreign-keys&gt;&lt;ref-type name="Journal Article"&gt;17&lt;/ref-type&gt;&lt;contributors&gt;&lt;authors&gt;&lt;author&gt;Bao, Y. W.&lt;/author&gt;&lt;author&gt;Yuan, Y.&lt;/author&gt;&lt;author&gt;Chen, J. H.&lt;/author&gt;&lt;author&gt;Lin, W. Q.&lt;/author&gt;&lt;/authors&gt;&lt;/contributors&gt;&lt;auth-address&gt;Kidney Disease Center, First Affiliated Hospital, School of Medicine, Zhejiang University, Hangzhou Zhejiang 310058, China. wlin@zju.edu.cn.&amp;#xD;Institute of Translational Medicine, School of Medicine, Zhejiang University, Hangzhou Zhejiang 310058, China.&lt;/auth-address&gt;&lt;titles&gt;&lt;title&gt;Kidney disease models: tools to identify mechanisms and potential therapeutic targets&lt;/title&gt;&lt;secondary-title&gt;Zool Res&lt;/secondary-title&gt;&lt;/titles&gt;&lt;periodical&gt;&lt;full-title&gt;Zool Res&lt;/full-title&gt;&lt;/periodical&gt;&lt;pages&gt;72-86&lt;/pages&gt;&lt;volume&gt;39&lt;/volume&gt;&lt;number&gt;2&lt;/number&gt;&lt;edition&gt;2018/03/09&lt;/edition&gt;&lt;keywords&gt;&lt;keyword&gt;Acute Kidney Injury/etiology/therapy&lt;/keyword&gt;&lt;keyword&gt;Animals&lt;/keyword&gt;&lt;keyword&gt;*Disease Models, Animal&lt;/keyword&gt;&lt;keyword&gt;Humans&lt;/keyword&gt;&lt;keyword&gt;Kidney Diseases/*etiology/therapy&lt;/keyword&gt;&lt;keyword&gt;Mice&lt;/keyword&gt;&lt;keyword&gt;Rats&lt;/keyword&gt;&lt;keyword&gt;Renal Insufficiency, Chronic/etiology/therapy&lt;/keyword&gt;&lt;keyword&gt;*Acute kidney injury&lt;/keyword&gt;&lt;keyword&gt;*Chronic kidney disease&lt;/keyword&gt;&lt;keyword&gt;*Mouse models&lt;/keyword&gt;&lt;keyword&gt;*Transgenic mice&lt;/keyword&gt;&lt;/keywords&gt;&lt;dates&gt;&lt;year&gt;2018&lt;/year&gt;&lt;pub-dates&gt;&lt;date&gt;Mar 18&lt;/date&gt;&lt;/pub-dates&gt;&lt;/dates&gt;&lt;isbn&gt;2095-8137 (Print)&amp;#xD;2095-8137&lt;/isbn&gt;&lt;accession-num&gt;29515089&lt;/accession-num&gt;&lt;urls&gt;&lt;/urls&gt;&lt;custom2&gt;PMC5885387&lt;/custom2&gt;&lt;electronic-resource-num&gt;10.24272/j.issn.2095-8137.2017.055&lt;/electronic-resource-num&gt;&lt;remote-database-provider&gt;NLM&lt;/remote-database-provider&gt;&lt;language&gt;eng&lt;/language&gt;&lt;/record&gt;&lt;/Cite&gt;&lt;/EndNote&gt;</w:instrText>
      </w:r>
      <w:r w:rsidR="00AF212B" w:rsidRPr="00B8741C">
        <w:fldChar w:fldCharType="separate"/>
      </w:r>
      <w:r w:rsidR="008F1706">
        <w:rPr>
          <w:noProof/>
        </w:rPr>
        <w:t>[15]</w:t>
      </w:r>
      <w:r w:rsidR="00AF212B" w:rsidRPr="00B8741C">
        <w:fldChar w:fldCharType="end"/>
      </w:r>
      <w:r w:rsidRPr="00B8741C">
        <w:t>. The kidney is considered damaged if its ability to remove waste, concentrate urine and maintain the electrolyte balance is lower than normal. Clinical diagnosis of renal disease includes etiological and pathological diagnoses, as well as laboratory examinations</w:t>
      </w:r>
      <w:r w:rsidR="00AF212B" w:rsidRPr="00B8741C">
        <w:fldChar w:fldCharType="begin"/>
      </w:r>
      <w:r w:rsidR="008F1706">
        <w:instrText xml:space="preserve"> ADDIN EN.CITE &lt;EndNote&gt;&lt;Cite&gt;&lt;Author&gt;Levey&lt;/Author&gt;&lt;Year&gt;2012&lt;/Year&gt;&lt;RecNum&gt;918&lt;/RecNum&gt;&lt;DisplayText&gt;[16]&lt;/DisplayText&gt;&lt;record&gt;&lt;rec-number&gt;918&lt;/rec-number&gt;&lt;foreign-keys&gt;&lt;key app="EN" db-id="dzszrawtrfxvvter2d5p9pte2px5fdtwpv5d" timestamp="1655977604"&gt;918&lt;/key&gt;&lt;/foreign-keys&gt;&lt;ref-type name="Journal Article"&gt;17&lt;/ref-type&gt;&lt;contributors&gt;&lt;authors&gt;&lt;author&gt;Levey, A. S.&lt;/author&gt;&lt;author&gt;Coresh, J.&lt;/author&gt;&lt;/authors&gt;&lt;/contributors&gt;&lt;auth-address&gt;William B Schwartz Division of Nephrology, Tufts Medical Center, Boston, MA 02111, USA. alevey@tuftsmedicalcenter.org&lt;/auth-address&gt;&lt;titles&gt;&lt;title&gt;Chronic kidney disease&lt;/title&gt;&lt;secondary-title&gt;Lancet&lt;/secondary-title&gt;&lt;/titles&gt;&lt;periodical&gt;&lt;full-title&gt;Lancet&lt;/full-title&gt;&lt;/periodical&gt;&lt;pages&gt;165-80&lt;/pages&gt;&lt;volume&gt;379&lt;/volume&gt;&lt;number&gt;9811&lt;/number&gt;&lt;edition&gt;2011/08/16&lt;/edition&gt;&lt;keywords&gt;&lt;keyword&gt;Aging/physiology&lt;/keyword&gt;&lt;keyword&gt;Chronic Disease&lt;/keyword&gt;&lt;keyword&gt;Glomerular Filtration Rate&lt;/keyword&gt;&lt;keyword&gt;Humans&lt;/keyword&gt;&lt;keyword&gt;*Kidney Diseases/diagnosis/epidemiology/physiopathology/therapy&lt;/keyword&gt;&lt;keyword&gt;Models, Theoretical&lt;/keyword&gt;&lt;keyword&gt;Uremia&lt;/keyword&gt;&lt;/keywords&gt;&lt;dates&gt;&lt;year&gt;2012&lt;/year&gt;&lt;pub-dates&gt;&lt;date&gt;Jan 14&lt;/date&gt;&lt;/pub-dates&gt;&lt;/dates&gt;&lt;isbn&gt;0140-6736&lt;/isbn&gt;&lt;accession-num&gt;21840587&lt;/accession-num&gt;&lt;urls&gt;&lt;/urls&gt;&lt;electronic-resource-num&gt;10.1016/s0140-6736(11)60178-5&lt;/electronic-resource-num&gt;&lt;remote-database-provider&gt;NLM&lt;/remote-database-provider&gt;&lt;language&gt;eng&lt;/language&gt;&lt;/record&gt;&lt;/Cite&gt;&lt;/EndNote&gt;</w:instrText>
      </w:r>
      <w:r w:rsidR="00AF212B" w:rsidRPr="00B8741C">
        <w:fldChar w:fldCharType="separate"/>
      </w:r>
      <w:r w:rsidR="008F1706">
        <w:rPr>
          <w:noProof/>
        </w:rPr>
        <w:t>[16]</w:t>
      </w:r>
      <w:r w:rsidR="00AF212B" w:rsidRPr="00B8741C">
        <w:fldChar w:fldCharType="end"/>
      </w:r>
      <w:r w:rsidRPr="00B8741C">
        <w:t>. Due to the lack of obvious clinical manifestations in the early stages of kidney disease, most patients have developed late-stage disease by the time they are diagnosed and thus have a poor prognosis. Therefore, the discovery of new therapeutic markers and targets for kidney disease is very important</w:t>
      </w:r>
      <w:r w:rsidR="00AF212B" w:rsidRPr="00B8741C">
        <w:fldChar w:fldCharType="begin">
          <w:fldData xml:space="preserve">PEVuZE5vdGU+PENpdGU+PEF1dGhvcj5SZW48L0F1dGhvcj48WWVhcj4yMDIwPC9ZZWFyPjxSZWNO
dW0+OTE5PC9SZWNOdW0+PERpc3BsYXlUZXh0PlsxN1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
</w:fldData>
        </w:fldChar>
      </w:r>
      <w:r w:rsidR="008F1706">
        <w:instrText xml:space="preserve"> ADDIN EN.CITE </w:instrText>
      </w:r>
      <w:r w:rsidR="008F1706">
        <w:fldChar w:fldCharType="begin">
          <w:fldData xml:space="preserve">PEVuZE5vdGU+PENpdGU+PEF1dGhvcj5SZW48L0F1dGhvcj48WWVhcj4yMDIwPC9ZZWFyPjxSZWNO
dW0+OTE5PC9SZWNOdW0+PERpc3BsYXlUZXh0PlsxN1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
</w:fldData>
        </w:fldChar>
      </w:r>
      <w:r w:rsidR="008F1706">
        <w:instrText xml:space="preserve"> ADDIN EN.CITE.DATA </w:instrText>
      </w:r>
      <w:r w:rsidR="008F1706">
        <w:fldChar w:fldCharType="end"/>
      </w:r>
      <w:r w:rsidR="00AF212B" w:rsidRPr="00B8741C">
        <w:fldChar w:fldCharType="separate"/>
      </w:r>
      <w:r w:rsidR="008F1706">
        <w:rPr>
          <w:noProof/>
        </w:rPr>
        <w:t>[17]</w:t>
      </w:r>
      <w:r w:rsidR="00AF212B" w:rsidRPr="00B8741C">
        <w:fldChar w:fldCharType="end"/>
      </w:r>
      <w:r w:rsidRPr="00B8741C">
        <w:t>. The development of high-throughput sequencing technology and the emergence of databases can help to better understand the relationship between diseases and microorganisms. The strong associations between gut microbiota alterations and kidney disease have also been extensively explored (Figure 1</w:t>
      </w:r>
      <w:r w:rsidR="00A411CB" w:rsidRPr="00B8741C">
        <w:t>,2</w:t>
      </w:r>
      <w:r w:rsidRPr="00B8741C">
        <w:t>). As a result of the increasing attention being paid to the complex relationship between microorganisms and diseases in recent years, microorganisms have become a new target in the etiology and clinical diagnosis of renal function injury.</w:t>
      </w:r>
    </w:p>
    <w:p w14:paraId="5A74CE4D" w14:textId="77777777" w:rsidR="00B16F69" w:rsidRPr="00B8741C" w:rsidRDefault="00B16F69" w:rsidP="00B8741C">
      <w:r w:rsidRPr="00B8741C">
        <w:rPr>
          <w:noProof/>
        </w:rPr>
        <w:lastRenderedPageBreak/>
        <w:drawing>
          <wp:inline distT="0" distB="0" distL="0" distR="0" wp14:anchorId="54F1A8AB" wp14:editId="55E08063">
            <wp:extent cx="5265420" cy="4159885"/>
            <wp:effectExtent l="0" t="0" r="0" b="5715"/>
            <wp:docPr id="1" name="图片 1" descr="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C.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65420" cy="4159885"/>
                    </a:xfrm>
                    <a:prstGeom prst="rect">
                      <a:avLst/>
                    </a:prstGeom>
                    <a:noFill/>
                    <a:ln>
                      <a:noFill/>
                    </a:ln>
                  </pic:spPr>
                </pic:pic>
              </a:graphicData>
            </a:graphic>
          </wp:inline>
        </w:drawing>
      </w:r>
    </w:p>
    <w:p w14:paraId="4E1B52D6" w14:textId="77777777" w:rsidR="00B16F69" w:rsidRPr="00B8741C" w:rsidRDefault="00B16F69" w:rsidP="00B8741C">
      <w:pPr>
        <w:rPr>
          <w:b/>
        </w:rPr>
      </w:pPr>
      <w:r w:rsidRPr="00B8741C">
        <w:rPr>
          <w:b/>
        </w:rPr>
        <w:t>Figure 1. Receiver operating characteristic (ROC) curves of the top ten genera of gut microbiota associated with kidney disease</w:t>
      </w:r>
    </w:p>
    <w:p w14:paraId="0945C70B" w14:textId="77777777" w:rsidR="00B16F69" w:rsidRPr="00B8741C" w:rsidRDefault="00B16F69" w:rsidP="00B8741C">
      <w:r w:rsidRPr="00B8741C">
        <w:t xml:space="preserve">ROC curves of the top ten microbial genera with the highest relative abundance in kidney disease in the </w:t>
      </w:r>
      <w:proofErr w:type="spellStart"/>
      <w:r w:rsidRPr="00B8741C">
        <w:t>GMrepo</w:t>
      </w:r>
      <w:proofErr w:type="spellEnd"/>
      <w:r w:rsidRPr="00B8741C">
        <w:t xml:space="preserve"> database; the area under the curve is shown for each genus.</w:t>
      </w:r>
    </w:p>
    <w:p w14:paraId="141BD04C" w14:textId="77777777" w:rsidR="00A411CB" w:rsidRPr="00B8741C" w:rsidRDefault="00A411CB" w:rsidP="00B8741C">
      <w:pPr>
        <w:jc w:val="center"/>
      </w:pPr>
      <w:r w:rsidRPr="00B8741C">
        <w:rPr>
          <w:noProof/>
        </w:rPr>
        <w:drawing>
          <wp:inline distT="0" distB="0" distL="0" distR="0" wp14:anchorId="778D94B6" wp14:editId="0D8F09CC">
            <wp:extent cx="4129405" cy="2615565"/>
            <wp:effectExtent l="0" t="0" r="0" b="0"/>
            <wp:docPr id="4" name="图片 4" descr="Data%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201.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29405" cy="2615565"/>
                    </a:xfrm>
                    <a:prstGeom prst="rect">
                      <a:avLst/>
                    </a:prstGeom>
                    <a:noFill/>
                    <a:ln>
                      <a:noFill/>
                    </a:ln>
                  </pic:spPr>
                </pic:pic>
              </a:graphicData>
            </a:graphic>
          </wp:inline>
        </w:drawing>
      </w:r>
    </w:p>
    <w:p w14:paraId="0A12B0FB" w14:textId="77777777" w:rsidR="00A411CB" w:rsidRPr="00B8741C" w:rsidRDefault="00A411CB" w:rsidP="00B8741C">
      <w:pPr>
        <w:rPr>
          <w:b/>
        </w:rPr>
      </w:pPr>
      <w:r w:rsidRPr="00B8741C">
        <w:rPr>
          <w:b/>
        </w:rPr>
        <w:t>Figure 2. Heatmap of the associations between alterations to specific genera of the gut microbiota and various kidney diseases</w:t>
      </w:r>
    </w:p>
    <w:p w14:paraId="0A1C3799" w14:textId="77777777" w:rsidR="00A411CB" w:rsidRPr="00B8741C" w:rsidRDefault="00A411CB" w:rsidP="00B8741C">
      <w:pPr>
        <w:rPr>
          <w:rFonts w:eastAsia="Times New Roman"/>
        </w:rPr>
      </w:pPr>
      <w:r w:rsidRPr="00B8741C">
        <w:rPr>
          <w:rFonts w:eastAsia="Times New Roman"/>
        </w:rPr>
        <w:lastRenderedPageBreak/>
        <w:t>Associations between the relative abundance of specific genera and renal disease reported in the literature.</w:t>
      </w:r>
      <w:r w:rsidRPr="00B8741C">
        <w:t xml:space="preserve"> </w:t>
      </w:r>
      <w:r w:rsidRPr="00B8741C">
        <w:rPr>
          <w:rFonts w:eastAsia="Times New Roman"/>
        </w:rPr>
        <w:t>Red indicates a higher relative abundance of the genera in the disease; blue indicates a higher relative abundance of the genera in healthy controls.</w:t>
      </w:r>
      <w:r w:rsidRPr="00B8741C">
        <w:t xml:space="preserve"> </w:t>
      </w:r>
      <w:r w:rsidRPr="00B8741C">
        <w:rPr>
          <w:rFonts w:eastAsia="Times New Roman"/>
        </w:rPr>
        <w:t>Zero indicates that the genus does not clearly differ between healthy controls and patients with the disease.</w:t>
      </w:r>
      <w:r w:rsidRPr="00B8741C">
        <w:t xml:space="preserve"> </w:t>
      </w:r>
      <w:r w:rsidRPr="00B8741C">
        <w:rPr>
          <w:rFonts w:eastAsia="Times New Roman"/>
        </w:rPr>
        <w:t>Colorless patches suggest that no associated microorganisms are detected in the gut microbiome of patients.</w:t>
      </w:r>
      <w:r w:rsidRPr="00B8741C">
        <w:t xml:space="preserve"> The intestinal microbiota sequences of patients with AKI did not contain the microorganisms listed above, so this disease is not included in the figure. </w:t>
      </w:r>
      <w:r w:rsidRPr="00B8741C">
        <w:rPr>
          <w:rFonts w:eastAsia="Times New Roman"/>
        </w:rPr>
        <w:t>Detailed data are provided in Supplementary Tables 1 and 2.</w:t>
      </w:r>
    </w:p>
    <w:p w14:paraId="49ADFA27" w14:textId="77777777" w:rsidR="00B16F69" w:rsidRPr="00B8741C" w:rsidRDefault="00B16F69" w:rsidP="00B8741C"/>
    <w:p w14:paraId="17AFDAA4" w14:textId="77777777" w:rsidR="00332E3E" w:rsidRPr="00B8741C" w:rsidRDefault="00332E3E" w:rsidP="00B8741C">
      <w:pPr>
        <w:rPr>
          <w:b/>
        </w:rPr>
      </w:pPr>
      <w:r w:rsidRPr="00B8741C">
        <w:rPr>
          <w:b/>
        </w:rPr>
        <w:t xml:space="preserve">2.1 </w:t>
      </w:r>
      <w:proofErr w:type="gramStart"/>
      <w:r w:rsidRPr="00B8741C">
        <w:rPr>
          <w:b/>
        </w:rPr>
        <w:t>Chronic kidney disease</w:t>
      </w:r>
      <w:proofErr w:type="gramEnd"/>
    </w:p>
    <w:p w14:paraId="50637FDF" w14:textId="4F6C90F8" w:rsidR="00332E3E" w:rsidRPr="00B8741C" w:rsidRDefault="00332E3E" w:rsidP="00B8741C">
      <w:r w:rsidRPr="00B8741C">
        <w:t>Chronic kidney disease (CKD) is defined as a persistent decline in kidney function, with a glomerular filtration rate below 60 mL/min/1.73 m</w:t>
      </w:r>
      <w:r w:rsidRPr="00B8741C">
        <w:rPr>
          <w:vertAlign w:val="superscript"/>
        </w:rPr>
        <w:t>2</w:t>
      </w:r>
      <w:r w:rsidRPr="00B8741C">
        <w:t xml:space="preserve"> and/or markers of kidney damage that persist for at least three months</w:t>
      </w:r>
      <w:r w:rsidR="00FC4BE2" w:rsidRPr="00B8741C">
        <w:fldChar w:fldCharType="begin"/>
      </w:r>
      <w:r w:rsidR="008F1706">
        <w:instrText xml:space="preserve"> ADDIN EN.CITE &lt;EndNote&gt;&lt;Cite&gt;&lt;Author&gt;Webster&lt;/Author&gt;&lt;Year&gt;2017&lt;/Year&gt;&lt;RecNum&gt;920&lt;/RecNum&gt;&lt;DisplayText&gt;[18]&lt;/DisplayText&gt;&lt;record&gt;&lt;rec-number&gt;920&lt;/rec-number&gt;&lt;foreign-keys&gt;&lt;key app="EN" db-id="dzszrawtrfxvvter2d5p9pte2px5fdtwpv5d" timestamp="1655977607"&gt;920&lt;/key&gt;&lt;/foreign-keys&gt;&lt;ref-type name="Journal Article"&gt;17&lt;/ref-type&gt;&lt;contributors&gt;&lt;authors&gt;&lt;author&gt;Webster, A. C.&lt;/author&gt;&lt;author&gt;Nagler, E. V.&lt;/author&gt;&lt;author&gt;Morton, R. L.&lt;/author&gt;&lt;author&gt;Masson, P.&lt;/author&gt;&lt;/authors&gt;&lt;/contributors&gt;&lt;auth-address&gt;Sydney School of Public Health, University of Sydney, NSW, Australia; Centre for Transplant and Renal research, Westmead Hospital, Westmead, NSW, Australia. Electronic address: angela.webster@sydney.edu.au.&amp;#xD;Renal Section, Department of Internal Medicine, Ghent University Hospital, Ghent, Belgium.&amp;#xD;NHMRC Clinical Trials Centre, University of Sydney, Camperdown, NSW, Australia.&amp;#xD;Department of Renal Medicine, Royal Infirmary of Edinburgh, Edinburgh, Scotland, UK.&lt;/auth-address&gt;&lt;titles&gt;&lt;title&gt;Chronic Kidney Disease&lt;/title&gt;&lt;secondary-title&gt;Lancet&lt;/secondary-title&gt;&lt;/titles&gt;&lt;periodical&gt;&lt;full-title&gt;Lancet&lt;/full-title&gt;&lt;/periodical&gt;&lt;pages&gt;1238-1252&lt;/pages&gt;&lt;volume&gt;389&lt;/volume&gt;&lt;number&gt;10075&lt;/number&gt;&lt;edition&gt;2016/11/27&lt;/edition&gt;&lt;keywords&gt;&lt;keyword&gt;Diagnosis, Differential&lt;/keyword&gt;&lt;keyword&gt;Disease Progression&lt;/keyword&gt;&lt;keyword&gt;Genetic Predisposition to Disease&lt;/keyword&gt;&lt;keyword&gt;Glomerular Filtration Rate&lt;/keyword&gt;&lt;keyword&gt;Humans&lt;/keyword&gt;&lt;keyword&gt;Image-Guided Biopsy/methods&lt;/keyword&gt;&lt;keyword&gt;Kidney/pathology&lt;/keyword&gt;&lt;keyword&gt;Prognosis&lt;/keyword&gt;&lt;keyword&gt;Proteinuria/etiology&lt;/keyword&gt;&lt;keyword&gt;Renal Insufficiency, Chronic/*diagnosis/epidemiology/etiology/therapy&lt;/keyword&gt;&lt;keyword&gt;Risk Factors&lt;/keyword&gt;&lt;/keywords&gt;&lt;dates&gt;&lt;year&gt;2017&lt;/year&gt;&lt;pub-dates&gt;&lt;date&gt;Mar 25&lt;/date&gt;&lt;/pub-dates&gt;&lt;/dates&gt;&lt;isbn&gt;0140-6736&lt;/isbn&gt;&lt;accession-num&gt;27887750&lt;/accession-num&gt;&lt;urls&gt;&lt;/urls&gt;&lt;electronic-resource-num&gt;10.1016/s0140-6736(16)32064-5&lt;/electronic-resource-num&gt;&lt;remote-database-provider&gt;NLM&lt;/remote-database-provider&gt;&lt;language&gt;eng&lt;/language&gt;&lt;/record&gt;&lt;/Cite&gt;&lt;/EndNote&gt;</w:instrText>
      </w:r>
      <w:r w:rsidR="00FC4BE2" w:rsidRPr="00B8741C">
        <w:fldChar w:fldCharType="separate"/>
      </w:r>
      <w:r w:rsidR="008F1706">
        <w:rPr>
          <w:noProof/>
        </w:rPr>
        <w:t>[18]</w:t>
      </w:r>
      <w:r w:rsidR="00FC4BE2" w:rsidRPr="00B8741C">
        <w:fldChar w:fldCharType="end"/>
      </w:r>
      <w:r w:rsidRPr="00B8741C">
        <w:t>. The clinical diagnosis of CKD is mainly determined based on the glomerular filtration rate and serum creatinine and albumin levels. The interpretation of these markers is complex due to the complex etiology of nephropathy; for example, 30% of patients with diabetic nephropathy do not have abnormal urinary albumin levels, and serum creatinine does not increase until at least 40% of the renal parenchyma is damaged</w:t>
      </w:r>
      <w:r w:rsidR="00FC4BE2" w:rsidRPr="00B8741C">
        <w:fldChar w:fldCharType="begin">
          <w:fldData xml:space="preserve">PEVuZE5vdGU+PENpdGU+PEF1dGhvcj5QYXNhbGE8L0F1dGhvcj48WWVhcj4yMDE3PC9ZZWFyPjxS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</w:fldData>
        </w:fldChar>
      </w:r>
      <w:r w:rsidR="008F1706">
        <w:instrText xml:space="preserve"> ADDIN EN.CITE </w:instrText>
      </w:r>
      <w:r w:rsidR="008F1706">
        <w:fldChar w:fldCharType="begin">
          <w:fldData xml:space="preserve">PEVuZE5vdGU+PENpdGU+PEF1dGhvcj5QYXNhbGE8L0F1dGhvcj48WWVhcj4yMDE3PC9ZZWFyPjxS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</w:fldData>
        </w:fldChar>
      </w:r>
      <w:r w:rsidR="008F1706">
        <w:instrText xml:space="preserve"> ADDIN EN.CITE.DATA </w:instrText>
      </w:r>
      <w:r w:rsidR="008F1706">
        <w:fldChar w:fldCharType="end"/>
      </w:r>
      <w:r w:rsidR="00FC4BE2" w:rsidRPr="00B8741C">
        <w:fldChar w:fldCharType="separate"/>
      </w:r>
      <w:r w:rsidR="008F1706">
        <w:rPr>
          <w:noProof/>
        </w:rPr>
        <w:t>[19, 20]</w:t>
      </w:r>
      <w:r w:rsidR="00FC4BE2" w:rsidRPr="00B8741C">
        <w:fldChar w:fldCharType="end"/>
      </w:r>
      <w:r w:rsidRPr="00B8741C">
        <w:t xml:space="preserve">. Early diagnosis of CKD can enable patients to receive treatment to slow down the progression of the disease and improve their prognosis; however, standard laboratory markers of renal deterioration are virtually unaffected in the early stages of kidney disease. Therefore, more useful markers to evaluate the occurrence and development of nephropathy urgently need to be identified. </w:t>
      </w:r>
    </w:p>
    <w:p w14:paraId="142D73FE" w14:textId="43A94C7F" w:rsidR="00332E3E" w:rsidRPr="00B8741C" w:rsidRDefault="00332E3E" w:rsidP="00B8741C">
      <w:pPr>
        <w:ind w:firstLine="420"/>
      </w:pPr>
      <w:r w:rsidRPr="00B8741C">
        <w:t>Recent advancements in multiple omics techniques have broadened the search for such biomarkers, and the intestinal flora has been identified to play an important role in the pathophysiology of CKD. Evidence is accumulating that changes in the characteristics of the intestinal flora may be clinically useful for the early identification of CKD. Patients with CKD have lower gut microbiota diversity than healthy controls</w:t>
      </w:r>
      <w:r w:rsidR="00FC4BE2" w:rsidRPr="00B8741C">
        <w:fldChar w:fldCharType="begin">
          <w:fldData xml:space="preserve">PEVuZE5vdGU+PENpdGU+PEF1dGhvcj5SZW48L0F1dGhvcj48WWVhcj4yMDIwPC9ZZWFyPjxSZWNO
dW0+OTE5PC9SZWNOdW0+PERpc3BsYXlUZXh0PlsxN1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
</w:fldData>
        </w:fldChar>
      </w:r>
      <w:r w:rsidR="008F1706">
        <w:instrText xml:space="preserve"> ADDIN EN.CITE </w:instrText>
      </w:r>
      <w:r w:rsidR="008F1706">
        <w:fldChar w:fldCharType="begin">
          <w:fldData xml:space="preserve">PEVuZE5vdGU+PENpdGU+PEF1dGhvcj5SZW48L0F1dGhvcj48WWVhcj4yMDIwPC9ZZWFyPjxSZWNO
dW0+OTE5PC9SZWNOdW0+PERpc3BsYXlUZXh0PlsxN1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
</w:fldData>
        </w:fldChar>
      </w:r>
      <w:r w:rsidR="008F1706">
        <w:instrText xml:space="preserve"> ADDIN EN.CITE.DATA </w:instrText>
      </w:r>
      <w:r w:rsidR="008F1706">
        <w:fldChar w:fldCharType="end"/>
      </w:r>
      <w:r w:rsidR="00FC4BE2" w:rsidRPr="00B8741C">
        <w:fldChar w:fldCharType="separate"/>
      </w:r>
      <w:r w:rsidR="008F1706">
        <w:rPr>
          <w:noProof/>
        </w:rPr>
        <w:t>[17]</w:t>
      </w:r>
      <w:r w:rsidR="00FC4BE2" w:rsidRPr="00B8741C">
        <w:fldChar w:fldCharType="end"/>
      </w:r>
      <w:r w:rsidRPr="00B8741C">
        <w:t xml:space="preserve"> and have a lower total number of bacteria in their feces. Moreover, patients with CKD have a lower abundance of probiotic-producing microbiota, such as </w:t>
      </w:r>
      <w:r w:rsidRPr="00B8741C">
        <w:rPr>
          <w:i/>
          <w:iCs/>
        </w:rPr>
        <w:t>Lactobacillus</w:t>
      </w:r>
      <w:r w:rsidRPr="00B8741C">
        <w:t xml:space="preserve"> and </w:t>
      </w:r>
      <w:proofErr w:type="spellStart"/>
      <w:r w:rsidRPr="00B8741C">
        <w:rPr>
          <w:i/>
          <w:iCs/>
        </w:rPr>
        <w:t>Prevotella</w:t>
      </w:r>
      <w:proofErr w:type="spellEnd"/>
      <w:r w:rsidR="00FC4BE2" w:rsidRPr="00B8741C">
        <w:rPr>
          <w:iCs/>
        </w:rPr>
        <w:fldChar w:fldCharType="begin">
          <w:fldData xml:space="preserve">PEVuZE5vdGU+PENpdGU+PEF1dGhvcj5KaWFuZzwvQXV0aG9yPjxZZWFyPjIwMTc8L1llYXI+PFJl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</w:fldData>
        </w:fldChar>
      </w:r>
      <w:r w:rsidR="008F1706">
        <w:rPr>
          <w:iCs/>
        </w:rPr>
        <w:instrText xml:space="preserve"> ADDIN EN.CITE </w:instrText>
      </w:r>
      <w:r w:rsidR="008F1706">
        <w:rPr>
          <w:iCs/>
        </w:rPr>
        <w:fldChar w:fldCharType="begin">
          <w:fldData xml:space="preserve">PEVuZE5vdGU+PENpdGU+PEF1dGhvcj5KaWFuZzwvQXV0aG9yPjxZZWFyPjIwMTc8L1llYXI+PFJl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</w:fldData>
        </w:fldChar>
      </w:r>
      <w:r w:rsidR="008F1706">
        <w:rPr>
          <w:iCs/>
        </w:rPr>
        <w:instrText xml:space="preserve"> ADDIN EN.CITE.DATA </w:instrText>
      </w:r>
      <w:r w:rsidR="008F1706">
        <w:rPr>
          <w:iCs/>
        </w:rPr>
      </w:r>
      <w:r w:rsidR="008F1706">
        <w:rPr>
          <w:iCs/>
        </w:rPr>
        <w:fldChar w:fldCharType="end"/>
      </w:r>
      <w:r w:rsidR="00FC4BE2" w:rsidRPr="00B8741C">
        <w:rPr>
          <w:iCs/>
        </w:rPr>
      </w:r>
      <w:r w:rsidR="00FC4BE2" w:rsidRPr="00B8741C">
        <w:rPr>
          <w:iCs/>
        </w:rPr>
        <w:fldChar w:fldCharType="separate"/>
      </w:r>
      <w:r w:rsidR="008F1706">
        <w:rPr>
          <w:iCs/>
          <w:noProof/>
        </w:rPr>
        <w:t>[21]</w:t>
      </w:r>
      <w:r w:rsidR="00FC4BE2" w:rsidRPr="00B8741C">
        <w:rPr>
          <w:iCs/>
        </w:rPr>
        <w:fldChar w:fldCharType="end"/>
      </w:r>
      <w:r w:rsidRPr="00B8741C">
        <w:t xml:space="preserve">, and significant enrichment of some opportunistic pathogens, such as </w:t>
      </w:r>
      <w:r w:rsidRPr="00B8741C">
        <w:rPr>
          <w:i/>
          <w:iCs/>
        </w:rPr>
        <w:t>Actinomycetes</w:t>
      </w:r>
      <w:r w:rsidRPr="00B8741C">
        <w:t xml:space="preserve"> and </w:t>
      </w:r>
      <w:r w:rsidRPr="00B8741C">
        <w:rPr>
          <w:i/>
          <w:iCs/>
        </w:rPr>
        <w:t>Proteobacteria</w:t>
      </w:r>
      <w:r w:rsidR="00FC4BE2" w:rsidRPr="00B8741C">
        <w:rPr>
          <w:iCs/>
        </w:rPr>
        <w:fldChar w:fldCharType="begin">
          <w:fldData xml:space="preserve">PEVuZE5vdGU+PENpdGU+PEF1dGhvcj5IdTwvQXV0aG9yPjxZZWFyPjIwMjA8L1llYXI+PFJlY051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</w:fldData>
        </w:fldChar>
      </w:r>
      <w:r w:rsidR="008F1706">
        <w:rPr>
          <w:iCs/>
        </w:rPr>
        <w:instrText xml:space="preserve"> ADDIN EN.CITE </w:instrText>
      </w:r>
      <w:r w:rsidR="008F1706">
        <w:rPr>
          <w:iCs/>
        </w:rPr>
        <w:fldChar w:fldCharType="begin">
          <w:fldData xml:space="preserve">PEVuZE5vdGU+PENpdGU+PEF1dGhvcj5IdTwvQXV0aG9yPjxZZWFyPjIwMjA8L1llYXI+PFJlY051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</w:fldData>
        </w:fldChar>
      </w:r>
      <w:r w:rsidR="008F1706">
        <w:rPr>
          <w:iCs/>
        </w:rPr>
        <w:instrText xml:space="preserve"> ADDIN EN.CITE.DATA </w:instrText>
      </w:r>
      <w:r w:rsidR="008F1706">
        <w:rPr>
          <w:iCs/>
        </w:rPr>
      </w:r>
      <w:r w:rsidR="008F1706">
        <w:rPr>
          <w:iCs/>
        </w:rPr>
        <w:fldChar w:fldCharType="end"/>
      </w:r>
      <w:r w:rsidR="00FC4BE2" w:rsidRPr="00B8741C">
        <w:rPr>
          <w:iCs/>
        </w:rPr>
      </w:r>
      <w:r w:rsidR="00FC4BE2" w:rsidRPr="00B8741C">
        <w:rPr>
          <w:iCs/>
        </w:rPr>
        <w:fldChar w:fldCharType="separate"/>
      </w:r>
      <w:r w:rsidR="008F1706">
        <w:rPr>
          <w:iCs/>
          <w:noProof/>
        </w:rPr>
        <w:t>[22]</w:t>
      </w:r>
      <w:r w:rsidR="00FC4BE2" w:rsidRPr="00B8741C">
        <w:rPr>
          <w:iCs/>
        </w:rPr>
        <w:fldChar w:fldCharType="end"/>
      </w:r>
      <w:r w:rsidRPr="00B8741C">
        <w:t xml:space="preserve">. Several </w:t>
      </w:r>
      <w:r w:rsidRPr="00B8741C">
        <w:lastRenderedPageBreak/>
        <w:t xml:space="preserve">microbial markers of diagnostic significance have also been identified. </w:t>
      </w:r>
      <w:proofErr w:type="spellStart"/>
      <w:r w:rsidRPr="00B8741C">
        <w:rPr>
          <w:i/>
          <w:iCs/>
        </w:rPr>
        <w:t>Ruminococcus</w:t>
      </w:r>
      <w:proofErr w:type="spellEnd"/>
      <w:r w:rsidRPr="00B8741C">
        <w:t xml:space="preserve"> and </w:t>
      </w:r>
      <w:proofErr w:type="spellStart"/>
      <w:r w:rsidRPr="00B8741C">
        <w:rPr>
          <w:i/>
          <w:iCs/>
        </w:rPr>
        <w:t>Roseburia</w:t>
      </w:r>
      <w:proofErr w:type="spellEnd"/>
      <w:r w:rsidRPr="00B8741C">
        <w:t xml:space="preserve"> can distinguish patients with CKD from healthy </w:t>
      </w:r>
      <w:r w:rsidR="00FC4BE2" w:rsidRPr="00B8741C">
        <w:t>controls</w:t>
      </w:r>
      <w:r w:rsidR="00BE10FD" w:rsidRPr="00B8741C">
        <w:fldChar w:fldCharType="begin">
          <w:fldData xml:space="preserve">PEVuZE5vdGU+PENpdGU+PEF1dGhvcj5IdTwvQXV0aG9yPjxZZWFyPjIwMjA8L1llYXI+PFJlY051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</w:fldData>
        </w:fldChar>
      </w:r>
      <w:r w:rsidR="008F1706">
        <w:instrText xml:space="preserve"> ADDIN EN.CITE </w:instrText>
      </w:r>
      <w:r w:rsidR="008F1706">
        <w:fldChar w:fldCharType="begin">
          <w:fldData xml:space="preserve">PEVuZE5vdGU+PENpdGU+PEF1dGhvcj5IdTwvQXV0aG9yPjxZZWFyPjIwMjA8L1llYXI+PFJlY051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</w:fldData>
        </w:fldChar>
      </w:r>
      <w:r w:rsidR="008F1706">
        <w:instrText xml:space="preserve"> ADDIN EN.CITE.DATA </w:instrText>
      </w:r>
      <w:r w:rsidR="008F1706">
        <w:fldChar w:fldCharType="end"/>
      </w:r>
      <w:r w:rsidR="00BE10FD" w:rsidRPr="00B8741C">
        <w:fldChar w:fldCharType="separate"/>
      </w:r>
      <w:r w:rsidR="008F1706">
        <w:rPr>
          <w:noProof/>
        </w:rPr>
        <w:t>[23]</w:t>
      </w:r>
      <w:r w:rsidR="00BE10FD" w:rsidRPr="00B8741C">
        <w:fldChar w:fldCharType="end"/>
      </w:r>
      <w:r w:rsidRPr="00B8741C">
        <w:t xml:space="preserve"> and patients with CKD were found to have a significantly lower abundance of </w:t>
      </w:r>
      <w:proofErr w:type="spellStart"/>
      <w:r w:rsidRPr="00B8741C">
        <w:rPr>
          <w:i/>
          <w:iCs/>
        </w:rPr>
        <w:t>Roseburia</w:t>
      </w:r>
      <w:proofErr w:type="spellEnd"/>
      <w:r w:rsidRPr="00B8741C">
        <w:t xml:space="preserve">, </w:t>
      </w:r>
      <w:proofErr w:type="spellStart"/>
      <w:r w:rsidRPr="00B8741C">
        <w:rPr>
          <w:i/>
          <w:iCs/>
        </w:rPr>
        <w:t>Faecalibacterium</w:t>
      </w:r>
      <w:proofErr w:type="spellEnd"/>
      <w:r w:rsidRPr="00B8741C">
        <w:t xml:space="preserve"> and </w:t>
      </w:r>
      <w:r w:rsidRPr="00B8741C">
        <w:rPr>
          <w:i/>
          <w:iCs/>
        </w:rPr>
        <w:t>Clostridium</w:t>
      </w:r>
      <w:r w:rsidRPr="00B8741C">
        <w:t xml:space="preserve"> and significantly increased abundance of </w:t>
      </w:r>
      <w:r w:rsidRPr="00B8741C">
        <w:rPr>
          <w:i/>
          <w:iCs/>
        </w:rPr>
        <w:t>Klebsiella</w:t>
      </w:r>
      <w:r w:rsidRPr="00B8741C">
        <w:t xml:space="preserve"> and </w:t>
      </w:r>
      <w:proofErr w:type="spellStart"/>
      <w:r w:rsidRPr="00B8741C">
        <w:rPr>
          <w:i/>
          <w:iCs/>
        </w:rPr>
        <w:t>Akkermansia</w:t>
      </w:r>
      <w:proofErr w:type="spellEnd"/>
      <w:r w:rsidR="00BE10FD" w:rsidRPr="00B8741C">
        <w:rPr>
          <w:iCs/>
        </w:rPr>
        <w:fldChar w:fldCharType="begin">
          <w:fldData xml:space="preserve">PEVuZE5vdGU+PENpdGU+PEF1dGhvcj5SZW48L0F1dGhvcj48WWVhcj4yMDIwPC9ZZWFyPjxSZWNO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</w:fldData>
        </w:fldChar>
      </w:r>
      <w:r w:rsidR="008F1706">
        <w:rPr>
          <w:iCs/>
        </w:rPr>
        <w:instrText xml:space="preserve"> ADDIN EN.CITE </w:instrText>
      </w:r>
      <w:r w:rsidR="008F1706">
        <w:rPr>
          <w:iCs/>
        </w:rPr>
        <w:fldChar w:fldCharType="begin">
          <w:fldData xml:space="preserve">PEVuZE5vdGU+PENpdGU+PEF1dGhvcj5SZW48L0F1dGhvcj48WWVhcj4yMDIwPC9ZZWFyPjxSZWNO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</w:fldData>
        </w:fldChar>
      </w:r>
      <w:r w:rsidR="008F1706">
        <w:rPr>
          <w:iCs/>
        </w:rPr>
        <w:instrText xml:space="preserve"> ADDIN EN.CITE.DATA </w:instrText>
      </w:r>
      <w:r w:rsidR="008F1706">
        <w:rPr>
          <w:iCs/>
        </w:rPr>
      </w:r>
      <w:r w:rsidR="008F1706">
        <w:rPr>
          <w:iCs/>
        </w:rPr>
        <w:fldChar w:fldCharType="end"/>
      </w:r>
      <w:r w:rsidR="00BE10FD" w:rsidRPr="00B8741C">
        <w:rPr>
          <w:iCs/>
        </w:rPr>
      </w:r>
      <w:r w:rsidR="00BE10FD" w:rsidRPr="00B8741C">
        <w:rPr>
          <w:iCs/>
        </w:rPr>
        <w:fldChar w:fldCharType="separate"/>
      </w:r>
      <w:r w:rsidR="008F1706">
        <w:rPr>
          <w:iCs/>
          <w:noProof/>
        </w:rPr>
        <w:t>[17, 21]</w:t>
      </w:r>
      <w:r w:rsidR="00BE10FD" w:rsidRPr="00B8741C">
        <w:rPr>
          <w:iCs/>
        </w:rPr>
        <w:fldChar w:fldCharType="end"/>
      </w:r>
      <w:r w:rsidRPr="00B8741C">
        <w:t xml:space="preserve">. In addition, </w:t>
      </w:r>
      <w:r w:rsidRPr="00B8741C">
        <w:rPr>
          <w:i/>
          <w:iCs/>
        </w:rPr>
        <w:t xml:space="preserve">Bacteroides </w:t>
      </w:r>
      <w:proofErr w:type="spellStart"/>
      <w:r w:rsidRPr="00B8741C">
        <w:rPr>
          <w:i/>
          <w:iCs/>
        </w:rPr>
        <w:t>eggerthii</w:t>
      </w:r>
      <w:proofErr w:type="spellEnd"/>
      <w:r w:rsidRPr="00B8741C">
        <w:rPr>
          <w:i/>
          <w:iCs/>
        </w:rPr>
        <w:t xml:space="preserve">, </w:t>
      </w:r>
      <w:proofErr w:type="spellStart"/>
      <w:r w:rsidRPr="00B8741C">
        <w:rPr>
          <w:i/>
          <w:iCs/>
        </w:rPr>
        <w:t>Cetobacterium</w:t>
      </w:r>
      <w:proofErr w:type="spellEnd"/>
      <w:r w:rsidRPr="00B8741C">
        <w:rPr>
          <w:i/>
          <w:iCs/>
        </w:rPr>
        <w:t xml:space="preserve"> </w:t>
      </w:r>
      <w:proofErr w:type="spellStart"/>
      <w:r w:rsidRPr="00B8741C">
        <w:rPr>
          <w:i/>
          <w:iCs/>
        </w:rPr>
        <w:t>somerae</w:t>
      </w:r>
      <w:proofErr w:type="spellEnd"/>
      <w:r w:rsidRPr="00B8741C">
        <w:t xml:space="preserve"> and </w:t>
      </w:r>
      <w:proofErr w:type="spellStart"/>
      <w:r w:rsidRPr="00B8741C">
        <w:rPr>
          <w:i/>
          <w:iCs/>
        </w:rPr>
        <w:t>Candidatus</w:t>
      </w:r>
      <w:proofErr w:type="spellEnd"/>
      <w:r w:rsidRPr="00B8741C">
        <w:rPr>
          <w:i/>
          <w:iCs/>
        </w:rPr>
        <w:t xml:space="preserve"> </w:t>
      </w:r>
      <w:proofErr w:type="spellStart"/>
      <w:r w:rsidRPr="00B8741C">
        <w:rPr>
          <w:i/>
          <w:iCs/>
        </w:rPr>
        <w:t>Stoquefichus</w:t>
      </w:r>
      <w:proofErr w:type="spellEnd"/>
      <w:r w:rsidRPr="00B8741C">
        <w:rPr>
          <w:i/>
          <w:iCs/>
        </w:rPr>
        <w:t xml:space="preserve"> sp</w:t>
      </w:r>
      <w:r w:rsidRPr="00B8741C">
        <w:t xml:space="preserve">. KLE1796 can better distinguish early CKD than traditional biochemical markers. </w:t>
      </w:r>
      <w:r w:rsidRPr="00B8741C">
        <w:rPr>
          <w:i/>
          <w:iCs/>
        </w:rPr>
        <w:t xml:space="preserve">Bacteroides </w:t>
      </w:r>
      <w:proofErr w:type="spellStart"/>
      <w:r w:rsidRPr="00B8741C">
        <w:rPr>
          <w:i/>
          <w:iCs/>
        </w:rPr>
        <w:t>eggerthii</w:t>
      </w:r>
      <w:proofErr w:type="spellEnd"/>
      <w:proofErr w:type="gramStart"/>
      <w:r w:rsidRPr="00B8741C">
        <w:t>, in particular, showed</w:t>
      </w:r>
      <w:proofErr w:type="gramEnd"/>
      <w:r w:rsidRPr="00B8741C">
        <w:t xml:space="preserve"> good diagnostic specificity for CKD, both alone and in conjunction with other alterations to the microbiome</w:t>
      </w:r>
      <w:r w:rsidR="00BE10FD" w:rsidRPr="00B8741C">
        <w:fldChar w:fldCharType="begin">
          <w:fldData xml:space="preserve">PEVuZE5vdGU+PENpdGU+PEF1dGhvcj5XdTwvQXV0aG9yPjxZZWFyPjIwMjA8L1llYXI+PFJlY051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</w:fldData>
        </w:fldChar>
      </w:r>
      <w:r w:rsidR="008F1706">
        <w:instrText xml:space="preserve"> ADDIN EN.CITE </w:instrText>
      </w:r>
      <w:r w:rsidR="008F1706">
        <w:fldChar w:fldCharType="begin">
          <w:fldData xml:space="preserve">PEVuZE5vdGU+PENpdGU+PEF1dGhvcj5XdTwvQXV0aG9yPjxZZWFyPjIwMjA8L1llYXI+PFJlY051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</w:fldData>
        </w:fldChar>
      </w:r>
      <w:r w:rsidR="008F1706">
        <w:instrText xml:space="preserve"> ADDIN EN.CITE.DATA </w:instrText>
      </w:r>
      <w:r w:rsidR="008F1706">
        <w:fldChar w:fldCharType="end"/>
      </w:r>
      <w:r w:rsidR="00BE10FD" w:rsidRPr="00B8741C">
        <w:fldChar w:fldCharType="separate"/>
      </w:r>
      <w:r w:rsidR="008F1706">
        <w:rPr>
          <w:noProof/>
        </w:rPr>
        <w:t>[24]</w:t>
      </w:r>
      <w:r w:rsidR="00BE10FD" w:rsidRPr="00B8741C">
        <w:fldChar w:fldCharType="end"/>
      </w:r>
      <w:r w:rsidRPr="00B8741C">
        <w:t>. A core microbiome associated with the course of CKD was identified, consisting of nine genera (</w:t>
      </w:r>
      <w:proofErr w:type="spellStart"/>
      <w:r w:rsidRPr="00B8741C">
        <w:rPr>
          <w:i/>
          <w:iCs/>
        </w:rPr>
        <w:t>Escherichia_shigella</w:t>
      </w:r>
      <w:proofErr w:type="spellEnd"/>
      <w:r w:rsidRPr="00B8741C">
        <w:rPr>
          <w:i/>
          <w:iCs/>
        </w:rPr>
        <w:t xml:space="preserve">, </w:t>
      </w:r>
      <w:proofErr w:type="spellStart"/>
      <w:r w:rsidRPr="00B8741C">
        <w:rPr>
          <w:i/>
          <w:iCs/>
        </w:rPr>
        <w:t>Dialister</w:t>
      </w:r>
      <w:proofErr w:type="spellEnd"/>
      <w:r w:rsidRPr="00B8741C">
        <w:rPr>
          <w:i/>
          <w:iCs/>
        </w:rPr>
        <w:t>, Lachnospiraceae</w:t>
      </w:r>
      <w:r w:rsidRPr="00B8741C">
        <w:t xml:space="preserve">_ND3007_group, </w:t>
      </w:r>
      <w:proofErr w:type="spellStart"/>
      <w:r w:rsidRPr="00B8741C">
        <w:rPr>
          <w:i/>
          <w:iCs/>
        </w:rPr>
        <w:t>Pseudobutyrivibrio</w:t>
      </w:r>
      <w:proofErr w:type="spellEnd"/>
      <w:r w:rsidRPr="00B8741C">
        <w:rPr>
          <w:i/>
          <w:iCs/>
        </w:rPr>
        <w:t xml:space="preserve">, </w:t>
      </w:r>
      <w:proofErr w:type="spellStart"/>
      <w:r w:rsidRPr="00B8741C">
        <w:rPr>
          <w:i/>
          <w:iCs/>
        </w:rPr>
        <w:t>Roseburia</w:t>
      </w:r>
      <w:proofErr w:type="spellEnd"/>
      <w:r w:rsidRPr="00B8741C">
        <w:rPr>
          <w:i/>
          <w:iCs/>
        </w:rPr>
        <w:t xml:space="preserve">, </w:t>
      </w:r>
      <w:proofErr w:type="spellStart"/>
      <w:r w:rsidRPr="00B8741C">
        <w:rPr>
          <w:i/>
          <w:iCs/>
        </w:rPr>
        <w:t>Paraprevotella</w:t>
      </w:r>
      <w:proofErr w:type="spellEnd"/>
      <w:r w:rsidRPr="00B8741C">
        <w:rPr>
          <w:i/>
          <w:iCs/>
        </w:rPr>
        <w:t xml:space="preserve">, </w:t>
      </w:r>
      <w:proofErr w:type="spellStart"/>
      <w:r w:rsidRPr="00B8741C">
        <w:rPr>
          <w:i/>
          <w:iCs/>
        </w:rPr>
        <w:t>Ruminiclostridium</w:t>
      </w:r>
      <w:proofErr w:type="spellEnd"/>
      <w:r w:rsidRPr="00B8741C">
        <w:rPr>
          <w:i/>
          <w:iCs/>
        </w:rPr>
        <w:t xml:space="preserve">, </w:t>
      </w:r>
      <w:proofErr w:type="spellStart"/>
      <w:r w:rsidRPr="00B8741C">
        <w:rPr>
          <w:i/>
          <w:iCs/>
        </w:rPr>
        <w:t>Collinsella</w:t>
      </w:r>
      <w:proofErr w:type="spellEnd"/>
      <w:r w:rsidRPr="00B8741C">
        <w:rPr>
          <w:i/>
          <w:iCs/>
        </w:rPr>
        <w:t xml:space="preserve"> </w:t>
      </w:r>
      <w:proofErr w:type="spellStart"/>
      <w:r w:rsidRPr="00B8741C">
        <w:rPr>
          <w:i/>
          <w:iCs/>
        </w:rPr>
        <w:t>stercoris</w:t>
      </w:r>
      <w:proofErr w:type="spellEnd"/>
      <w:r w:rsidRPr="00B8741C">
        <w:t xml:space="preserve"> and </w:t>
      </w:r>
      <w:r w:rsidRPr="00B8741C">
        <w:rPr>
          <w:i/>
          <w:iCs/>
        </w:rPr>
        <w:t xml:space="preserve">Bacteroides </w:t>
      </w:r>
      <w:proofErr w:type="spellStart"/>
      <w:r w:rsidRPr="00B8741C">
        <w:rPr>
          <w:i/>
          <w:iCs/>
        </w:rPr>
        <w:t>eggerthii</w:t>
      </w:r>
      <w:proofErr w:type="spellEnd"/>
      <w:r w:rsidRPr="00B8741C">
        <w:t xml:space="preserve">). </w:t>
      </w:r>
      <w:proofErr w:type="gramStart"/>
      <w:r w:rsidRPr="00B8741C">
        <w:t xml:space="preserve">In particular, </w:t>
      </w:r>
      <w:proofErr w:type="spellStart"/>
      <w:r w:rsidRPr="00B8741C">
        <w:rPr>
          <w:i/>
          <w:iCs/>
        </w:rPr>
        <w:t>Paraprevotella</w:t>
      </w:r>
      <w:proofErr w:type="spellEnd"/>
      <w:proofErr w:type="gramEnd"/>
      <w:r w:rsidRPr="00B8741C">
        <w:t xml:space="preserve">, </w:t>
      </w:r>
      <w:proofErr w:type="spellStart"/>
      <w:r w:rsidRPr="00B8741C">
        <w:rPr>
          <w:i/>
          <w:iCs/>
        </w:rPr>
        <w:t>Pseudobutyrivibrio</w:t>
      </w:r>
      <w:proofErr w:type="spellEnd"/>
      <w:r w:rsidRPr="00B8741C">
        <w:t xml:space="preserve"> and </w:t>
      </w:r>
      <w:proofErr w:type="spellStart"/>
      <w:r w:rsidRPr="00B8741C">
        <w:rPr>
          <w:i/>
          <w:iCs/>
        </w:rPr>
        <w:t>Collinsella</w:t>
      </w:r>
      <w:proofErr w:type="spellEnd"/>
      <w:r w:rsidRPr="00B8741C">
        <w:rPr>
          <w:i/>
          <w:iCs/>
        </w:rPr>
        <w:t xml:space="preserve"> </w:t>
      </w:r>
      <w:proofErr w:type="spellStart"/>
      <w:r w:rsidRPr="00B8741C">
        <w:rPr>
          <w:i/>
          <w:iCs/>
        </w:rPr>
        <w:t>stercoris</w:t>
      </w:r>
      <w:proofErr w:type="spellEnd"/>
      <w:r w:rsidRPr="00B8741C">
        <w:t xml:space="preserve"> more accurately identified CKD than the classic measure of urinary protein/creatinine. These microbial markers are highly stable, even in t</w:t>
      </w:r>
      <w:r w:rsidR="00BE10FD" w:rsidRPr="00B8741C">
        <w:t>he early stages of the disease</w:t>
      </w:r>
      <w:r w:rsidR="00BE10FD" w:rsidRPr="00B8741C">
        <w:fldChar w:fldCharType="begin">
          <w:fldData xml:space="preserve">PEVuZE5vdGU+PENpdGU+PEF1dGhvcj5XdTwvQXV0aG9yPjxZZWFyPjIwMjA8L1llYXI+PFJlY051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</w:fldData>
        </w:fldChar>
      </w:r>
      <w:r w:rsidR="008F1706">
        <w:instrText xml:space="preserve"> ADDIN EN.CITE </w:instrText>
      </w:r>
      <w:r w:rsidR="008F1706">
        <w:fldChar w:fldCharType="begin">
          <w:fldData xml:space="preserve">PEVuZE5vdGU+PENpdGU+PEF1dGhvcj5XdTwvQXV0aG9yPjxZZWFyPjIwMjA8L1llYXI+PFJlY051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</w:fldData>
        </w:fldChar>
      </w:r>
      <w:r w:rsidR="008F1706">
        <w:instrText xml:space="preserve"> ADDIN EN.CITE.DATA </w:instrText>
      </w:r>
      <w:r w:rsidR="008F1706">
        <w:fldChar w:fldCharType="end"/>
      </w:r>
      <w:r w:rsidR="00BE10FD" w:rsidRPr="00B8741C">
        <w:fldChar w:fldCharType="separate"/>
      </w:r>
      <w:r w:rsidR="008F1706">
        <w:rPr>
          <w:noProof/>
        </w:rPr>
        <w:t>[25]</w:t>
      </w:r>
      <w:r w:rsidR="00BE10FD" w:rsidRPr="00B8741C">
        <w:fldChar w:fldCharType="end"/>
      </w:r>
      <w:r w:rsidRPr="00B8741C">
        <w:t xml:space="preserve">. Moreover, butyrate production by </w:t>
      </w:r>
      <w:proofErr w:type="spellStart"/>
      <w:r w:rsidRPr="00B8741C">
        <w:rPr>
          <w:i/>
          <w:iCs/>
        </w:rPr>
        <w:t>Roseburia</w:t>
      </w:r>
      <w:proofErr w:type="spellEnd"/>
      <w:r w:rsidRPr="00B8741C">
        <w:rPr>
          <w:i/>
          <w:iCs/>
        </w:rPr>
        <w:t xml:space="preserve"> </w:t>
      </w:r>
      <w:proofErr w:type="spellStart"/>
      <w:r w:rsidRPr="00B8741C">
        <w:rPr>
          <w:i/>
          <w:iCs/>
        </w:rPr>
        <w:t>inulinivorans</w:t>
      </w:r>
      <w:proofErr w:type="spellEnd"/>
      <w:r w:rsidRPr="00B8741C">
        <w:t xml:space="preserve"> and </w:t>
      </w:r>
      <w:proofErr w:type="spellStart"/>
      <w:r w:rsidRPr="00B8741C">
        <w:rPr>
          <w:i/>
          <w:iCs/>
        </w:rPr>
        <w:t>Ruminococcus</w:t>
      </w:r>
      <w:proofErr w:type="spellEnd"/>
      <w:r w:rsidRPr="00B8741C">
        <w:t xml:space="preserve"> is significantly reduced in the early stages of CKD</w:t>
      </w:r>
      <w:r w:rsidR="00BE10FD" w:rsidRPr="00B8741C">
        <w:fldChar w:fldCharType="begin">
          <w:fldData xml:space="preserve">PEVuZE5vdGU+PENpdGU+PEF1dGhvcj5TYXRvPC9BdXRob3I+PFllYXI+MjAyMTwvWWVhcj48UmVj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</w:fldData>
        </w:fldChar>
      </w:r>
      <w:r w:rsidR="008F1706">
        <w:instrText xml:space="preserve"> ADDIN EN.CITE </w:instrText>
      </w:r>
      <w:r w:rsidR="008F1706">
        <w:fldChar w:fldCharType="begin">
          <w:fldData xml:space="preserve">PEVuZE5vdGU+PENpdGU+PEF1dGhvcj5TYXRvPC9BdXRob3I+PFllYXI+MjAyMTwvWWVhcj48UmVj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</w:fldData>
        </w:fldChar>
      </w:r>
      <w:r w:rsidR="008F1706">
        <w:instrText xml:space="preserve"> ADDIN EN.CITE.DATA </w:instrText>
      </w:r>
      <w:r w:rsidR="008F1706">
        <w:fldChar w:fldCharType="end"/>
      </w:r>
      <w:r w:rsidR="00BE10FD" w:rsidRPr="00B8741C">
        <w:fldChar w:fldCharType="separate"/>
      </w:r>
      <w:r w:rsidR="008F1706">
        <w:rPr>
          <w:noProof/>
        </w:rPr>
        <w:t>[26]</w:t>
      </w:r>
      <w:r w:rsidR="00BE10FD" w:rsidRPr="00B8741C">
        <w:fldChar w:fldCharType="end"/>
      </w:r>
      <w:r w:rsidRPr="00B8741C">
        <w:t xml:space="preserve">. </w:t>
      </w:r>
    </w:p>
    <w:p w14:paraId="2EC792EB" w14:textId="339CEB01" w:rsidR="00332E3E" w:rsidRPr="00B8741C" w:rsidRDefault="00332E3E" w:rsidP="00B8741C">
      <w:pPr>
        <w:ind w:firstLine="420"/>
      </w:pPr>
      <w:r w:rsidRPr="00B8741C">
        <w:t xml:space="preserve">Typical changes were also found in the urine microbiota of patients with CKD. </w:t>
      </w:r>
      <w:r w:rsidRPr="00B8741C">
        <w:rPr>
          <w:i/>
          <w:iCs/>
        </w:rPr>
        <w:t>Corynebacterium</w:t>
      </w:r>
      <w:r w:rsidRPr="00B8741C">
        <w:t xml:space="preserve">, </w:t>
      </w:r>
      <w:r w:rsidRPr="00B8741C">
        <w:rPr>
          <w:i/>
          <w:iCs/>
        </w:rPr>
        <w:t>Staphylococcus</w:t>
      </w:r>
      <w:r w:rsidRPr="00B8741C">
        <w:t xml:space="preserve"> and </w:t>
      </w:r>
      <w:r w:rsidRPr="00B8741C">
        <w:rPr>
          <w:i/>
          <w:iCs/>
        </w:rPr>
        <w:t>Streptococcus</w:t>
      </w:r>
      <w:r w:rsidRPr="00B8741C">
        <w:t xml:space="preserve"> were the predominant bacteria in the urine of patients with CKD. Moreover, urine microbial diversity positively correlated with the estim</w:t>
      </w:r>
      <w:r w:rsidR="00BE10FD" w:rsidRPr="00B8741C">
        <w:t>ated glomerular filtration rate</w:t>
      </w:r>
      <w:r w:rsidR="00BE10FD" w:rsidRPr="00B8741C">
        <w:fldChar w:fldCharType="begin">
          <w:fldData xml:space="preserve">PEVuZE5vdGU+PENpdGU+PEF1dGhvcj5LcmFtZXI8L0F1dGhvcj48WWVhcj4yMDE4PC9ZZWFyPjxS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</w:fldData>
        </w:fldChar>
      </w:r>
      <w:r w:rsidR="008F1706">
        <w:instrText xml:space="preserve"> ADDIN EN.CITE </w:instrText>
      </w:r>
      <w:r w:rsidR="008F1706">
        <w:fldChar w:fldCharType="begin">
          <w:fldData xml:space="preserve">PEVuZE5vdGU+PENpdGU+PEF1dGhvcj5LcmFtZXI8L0F1dGhvcj48WWVhcj4yMDE4PC9ZZWFyPjxS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</w:fldData>
        </w:fldChar>
      </w:r>
      <w:r w:rsidR="008F1706">
        <w:instrText xml:space="preserve"> ADDIN EN.CITE.DATA </w:instrText>
      </w:r>
      <w:r w:rsidR="008F1706">
        <w:fldChar w:fldCharType="end"/>
      </w:r>
      <w:r w:rsidR="00BE10FD" w:rsidRPr="00B8741C">
        <w:fldChar w:fldCharType="separate"/>
      </w:r>
      <w:r w:rsidR="008F1706">
        <w:rPr>
          <w:noProof/>
        </w:rPr>
        <w:t>[27]</w:t>
      </w:r>
      <w:r w:rsidR="00BE10FD" w:rsidRPr="00B8741C">
        <w:fldChar w:fldCharType="end"/>
      </w:r>
      <w:r w:rsidRPr="00B8741C">
        <w:t xml:space="preserve">. Recent studies have also revealed characteristics of the blood microbiome are altered in patients with CKD. Metagenomic sequencing of 16S rDNA showed that the Proteobacteria phylum and </w:t>
      </w:r>
      <w:r w:rsidRPr="00B8741C">
        <w:rPr>
          <w:i/>
          <w:iCs/>
        </w:rPr>
        <w:t>Enterobacteriaceae</w:t>
      </w:r>
      <w:r w:rsidRPr="00B8741C">
        <w:t xml:space="preserve"> and </w:t>
      </w:r>
      <w:r w:rsidRPr="00B8741C">
        <w:rPr>
          <w:i/>
          <w:iCs/>
        </w:rPr>
        <w:t>Pseudomonadaceae</w:t>
      </w:r>
      <w:r w:rsidRPr="00B8741C">
        <w:t xml:space="preserve"> families were more abundant in the urine of patients with CKD and the estimated glomerular filtration rate correlated negatively with the abundance of Proteobacteria in urine</w:t>
      </w:r>
      <w:r w:rsidR="00BE10FD" w:rsidRPr="00B8741C">
        <w:fldChar w:fldCharType="begin">
          <w:fldData xml:space="preserve">PEVuZE5vdGU+PENpdGU+PEF1dGhvcj5TaGFoPC9BdXRob3I+PFllYXI+MjAxOTwvWWVhcj48UmVj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</w:fldData>
        </w:fldChar>
      </w:r>
      <w:r w:rsidR="008F1706">
        <w:instrText xml:space="preserve"> ADDIN EN.CITE </w:instrText>
      </w:r>
      <w:r w:rsidR="008F1706">
        <w:fldChar w:fldCharType="begin">
          <w:fldData xml:space="preserve">PEVuZE5vdGU+PENpdGU+PEF1dGhvcj5TaGFoPC9BdXRob3I+PFllYXI+MjAxOTwvWWVhcj48UmVj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</w:fldData>
        </w:fldChar>
      </w:r>
      <w:r w:rsidR="008F1706">
        <w:instrText xml:space="preserve"> ADDIN EN.CITE.DATA </w:instrText>
      </w:r>
      <w:r w:rsidR="008F1706">
        <w:fldChar w:fldCharType="end"/>
      </w:r>
      <w:r w:rsidR="00BE10FD" w:rsidRPr="00B8741C">
        <w:fldChar w:fldCharType="separate"/>
      </w:r>
      <w:r w:rsidR="008F1706">
        <w:rPr>
          <w:noProof/>
        </w:rPr>
        <w:t>[28]</w:t>
      </w:r>
      <w:r w:rsidR="00BE10FD" w:rsidRPr="00B8741C">
        <w:fldChar w:fldCharType="end"/>
      </w:r>
      <w:r w:rsidRPr="00B8741C">
        <w:t>.</w:t>
      </w:r>
    </w:p>
    <w:p w14:paraId="395C0B53" w14:textId="77777777" w:rsidR="00332E3E" w:rsidRPr="00B8741C" w:rsidRDefault="00332E3E" w:rsidP="00B8741C"/>
    <w:p w14:paraId="1B2B53B5" w14:textId="00F84043" w:rsidR="00332E3E" w:rsidRPr="00B8741C" w:rsidRDefault="00332E3E" w:rsidP="00B8741C">
      <w:pPr>
        <w:rPr>
          <w:b/>
        </w:rPr>
      </w:pPr>
      <w:r w:rsidRPr="00B8741C">
        <w:rPr>
          <w:b/>
        </w:rPr>
        <w:t>2.2 Imm</w:t>
      </w:r>
      <w:r w:rsidR="00105A4A" w:rsidRPr="00B8741C">
        <w:rPr>
          <w:b/>
        </w:rPr>
        <w:t xml:space="preserve">unoglobulin A nephropathy </w:t>
      </w:r>
    </w:p>
    <w:p w14:paraId="68371773" w14:textId="14F5D38E" w:rsidR="00332E3E" w:rsidRPr="00B8741C" w:rsidRDefault="00332E3E" w:rsidP="00B8741C">
      <w:r w:rsidRPr="00B8741C">
        <w:t>Immunoglobulin A nephropathy (</w:t>
      </w:r>
      <w:proofErr w:type="spellStart"/>
      <w:r w:rsidRPr="00B8741C">
        <w:t>IgAN</w:t>
      </w:r>
      <w:proofErr w:type="spellEnd"/>
      <w:r w:rsidRPr="00B8741C">
        <w:t>), the most common type of primary glomerular disease worldwide and the leading cause of end-stage renal disease in adults, has become an important global health problem</w:t>
      </w:r>
      <w:r w:rsidR="005C0043" w:rsidRPr="00B8741C">
        <w:fldChar w:fldCharType="begin">
          <w:fldData xml:space="preserve">PEVuZE5vdGU+PENpdGU+PEF1dGhvcj5MYWk8L0F1dGhvcj48WWVhcj4yMDE2PC9ZZWFyPjxSZWNO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</w:fldData>
        </w:fldChar>
      </w:r>
      <w:r w:rsidR="008F1706">
        <w:instrText xml:space="preserve"> ADDIN EN.CITE </w:instrText>
      </w:r>
      <w:r w:rsidR="008F1706">
        <w:fldChar w:fldCharType="begin">
          <w:fldData xml:space="preserve">PEVuZE5vdGU+PENpdGU+PEF1dGhvcj5MYWk8L0F1dGhvcj48WWVhcj4yMDE2PC9ZZWFyPjxSZWNO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</w:fldData>
        </w:fldChar>
      </w:r>
      <w:r w:rsidR="008F1706">
        <w:instrText xml:space="preserve"> ADDIN EN.CITE.DATA </w:instrText>
      </w:r>
      <w:r w:rsidR="008F1706">
        <w:fldChar w:fldCharType="end"/>
      </w:r>
      <w:r w:rsidR="005C0043" w:rsidRPr="00B8741C">
        <w:fldChar w:fldCharType="separate"/>
      </w:r>
      <w:r w:rsidR="008F1706">
        <w:rPr>
          <w:noProof/>
        </w:rPr>
        <w:t>[29, 30]</w:t>
      </w:r>
      <w:r w:rsidR="005C0043" w:rsidRPr="00B8741C">
        <w:fldChar w:fldCharType="end"/>
      </w:r>
      <w:r w:rsidRPr="00B8741C">
        <w:t xml:space="preserve">. Diagnosis of this disease requires a renal biopsy to examine the deposition of immune complexes in the </w:t>
      </w:r>
      <w:proofErr w:type="spellStart"/>
      <w:r w:rsidRPr="00B8741C">
        <w:t>mesangium</w:t>
      </w:r>
      <w:proofErr w:type="spellEnd"/>
      <w:r w:rsidRPr="00B8741C">
        <w:t>. This invasive procedure can lead to kidney inflammation and failure</w:t>
      </w:r>
      <w:r w:rsidR="005C0043" w:rsidRPr="00B8741C">
        <w:fldChar w:fldCharType="begin">
          <w:fldData xml:space="preserve">PEVuZE5vdGU+PENpdGU+PEF1dGhvcj5IdWFuZzwvQXV0aG9yPjxZZWFyPjIwMTk8L1llYXI+PFJl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</w:fldData>
        </w:fldChar>
      </w:r>
      <w:r w:rsidR="008F1706">
        <w:instrText xml:space="preserve"> ADDIN EN.CITE </w:instrText>
      </w:r>
      <w:r w:rsidR="008F1706">
        <w:fldChar w:fldCharType="begin">
          <w:fldData xml:space="preserve">PEVuZE5vdGU+PENpdGU+PEF1dGhvcj5IdWFuZzwvQXV0aG9yPjxZZWFyPjIwMTk8L1llYXI+PFJl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</w:fldData>
        </w:fldChar>
      </w:r>
      <w:r w:rsidR="008F1706">
        <w:instrText xml:space="preserve"> ADDIN EN.CITE.DATA </w:instrText>
      </w:r>
      <w:r w:rsidR="008F1706">
        <w:fldChar w:fldCharType="end"/>
      </w:r>
      <w:r w:rsidR="005C0043" w:rsidRPr="00B8741C">
        <w:fldChar w:fldCharType="separate"/>
      </w:r>
      <w:r w:rsidR="008F1706">
        <w:rPr>
          <w:noProof/>
        </w:rPr>
        <w:t>[31]</w:t>
      </w:r>
      <w:r w:rsidR="005C0043" w:rsidRPr="00B8741C">
        <w:fldChar w:fldCharType="end"/>
      </w:r>
      <w:r w:rsidRPr="00B8741C">
        <w:t xml:space="preserve">. </w:t>
      </w:r>
      <w:r w:rsidRPr="00B8741C">
        <w:lastRenderedPageBreak/>
        <w:t xml:space="preserve">Although </w:t>
      </w:r>
      <w:proofErr w:type="spellStart"/>
      <w:r w:rsidRPr="00B8741C">
        <w:t>IgAN</w:t>
      </w:r>
      <w:proofErr w:type="spellEnd"/>
      <w:r w:rsidRPr="00B8741C">
        <w:t xml:space="preserve"> has distinct clinical features, some patients do not show significant symptoms due to rapid changes during the disease </w:t>
      </w:r>
      <w:r w:rsidR="005C0043" w:rsidRPr="00B8741C">
        <w:t>course</w:t>
      </w:r>
      <w:r w:rsidR="005C0043" w:rsidRPr="00B8741C">
        <w:fldChar w:fldCharType="begin"/>
      </w:r>
      <w:r w:rsidR="008F1706">
        <w:instrText xml:space="preserve"> ADDIN EN.CITE &lt;EndNote&gt;&lt;Cite&gt;&lt;Author&gt;D&amp;apos;Amico&lt;/Author&gt;&lt;Year&gt;2000&lt;/Year&gt;&lt;RecNum&gt;932&lt;/RecNum&gt;&lt;DisplayText&gt;[32]&lt;/DisplayText&gt;&lt;record&gt;&lt;rec-number&gt;932&lt;/rec-number&gt;&lt;foreign-keys&gt;&lt;key app="EN" db-id="dzszrawtrfxvvter2d5p9pte2px5fdtwpv5d" timestamp="1655977627"&gt;932&lt;/key&gt;&lt;/foreign-keys&gt;&lt;ref-type name="Journal Article"&gt;17&lt;/ref-type&gt;&lt;contributors&gt;&lt;authors&gt;&lt;author&gt;D&amp;apos;Amico, G.&lt;/author&gt;&lt;/authors&gt;&lt;/contributors&gt;&lt;auth-address&gt;Department of Nephrology and Urology, San Carlo Borromeo Hospital, Milano, Italy. guiseppe.damico@oscb.sined.net&lt;/auth-address&gt;&lt;titles&gt;&lt;title&gt;Natural history of idiopathic IgA nephropathy: role of clinical and histological prognostic factors&lt;/title&gt;&lt;secondary-title&gt;Am J Kidney Dis&lt;/secondary-title&gt;&lt;/titles&gt;&lt;periodical&gt;&lt;full-title&gt;Am J Kidney Dis&lt;/full-title&gt;&lt;/periodical&gt;&lt;pages&gt;227-37&lt;/pages&gt;&lt;volume&gt;36&lt;/volume&gt;&lt;number&gt;2&lt;/number&gt;&lt;edition&gt;2000/08/03&lt;/edition&gt;&lt;keywords&gt;&lt;keyword&gt;Disease Progression&lt;/keyword&gt;&lt;keyword&gt;Glomerulonephritis, IGA/genetics/mortality/*pathology&lt;/keyword&gt;&lt;keyword&gt;Humans&lt;/keyword&gt;&lt;keyword&gt;Prognosis&lt;/keyword&gt;&lt;keyword&gt;Risk Factors&lt;/keyword&gt;&lt;keyword&gt;Survival Rate&lt;/keyword&gt;&lt;/keywords&gt;&lt;dates&gt;&lt;year&gt;2000&lt;/year&gt;&lt;pub-dates&gt;&lt;date&gt;Aug&lt;/date&gt;&lt;/pub-dates&gt;&lt;/dates&gt;&lt;isbn&gt;0272-6386&lt;/isbn&gt;&lt;accession-num&gt;10922300&lt;/accession-num&gt;&lt;urls&gt;&lt;/urls&gt;&lt;electronic-resource-num&gt;10.1053/ajkd.2000.8966&lt;/electronic-resource-num&gt;&lt;remote-database-provider&gt;NLM&lt;/remote-database-provider&gt;&lt;language&gt;eng&lt;/language&gt;&lt;/record&gt;&lt;/Cite&gt;&lt;/EndNote&gt;</w:instrText>
      </w:r>
      <w:r w:rsidR="005C0043" w:rsidRPr="00B8741C">
        <w:fldChar w:fldCharType="separate"/>
      </w:r>
      <w:r w:rsidR="008F1706">
        <w:rPr>
          <w:noProof/>
        </w:rPr>
        <w:t>[32]</w:t>
      </w:r>
      <w:r w:rsidR="005C0043" w:rsidRPr="00B8741C">
        <w:fldChar w:fldCharType="end"/>
      </w:r>
      <w:r w:rsidRPr="00B8741C">
        <w:t xml:space="preserve">. Therefore, less invasive, more accurate markers are urgently needed for the diagnosis of </w:t>
      </w:r>
      <w:proofErr w:type="spellStart"/>
      <w:r w:rsidRPr="00B8741C">
        <w:t>IgAN</w:t>
      </w:r>
      <w:proofErr w:type="spellEnd"/>
      <w:r w:rsidRPr="00B8741C">
        <w:t>.</w:t>
      </w:r>
    </w:p>
    <w:p w14:paraId="248B88AC" w14:textId="296F4F51" w:rsidR="00332E3E" w:rsidRPr="00B8741C" w:rsidRDefault="00332E3E" w:rsidP="00B8741C">
      <w:pPr>
        <w:ind w:firstLine="420"/>
      </w:pPr>
      <w:r w:rsidRPr="00B8741C">
        <w:t>Studies have shown that IgA regulates symbiotic bacterial homeostasis in the body and the intestinal flora play an important role in maintaining intestinal immune stability</w:t>
      </w:r>
      <w:r w:rsidR="005C0043" w:rsidRPr="00B8741C">
        <w:fldChar w:fldCharType="begin">
          <w:fldData xml:space="preserve">PEVuZE5vdGU+PENpdGU+PEF1dGhvcj5GYWRsYWxsYWg8L0F1dGhvcj48WWVhcj4yMDE4PC9ZZWFy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</w:fldData>
        </w:fldChar>
      </w:r>
      <w:r w:rsidR="008F1706">
        <w:instrText xml:space="preserve"> ADDIN EN.CITE </w:instrText>
      </w:r>
      <w:r w:rsidR="008F1706">
        <w:fldChar w:fldCharType="begin">
          <w:fldData xml:space="preserve">PEVuZE5vdGU+PENpdGU+PEF1dGhvcj5GYWRsYWxsYWg8L0F1dGhvcj48WWVhcj4yMDE4PC9ZZWFy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</w:fldData>
        </w:fldChar>
      </w:r>
      <w:r w:rsidR="008F1706">
        <w:instrText xml:space="preserve"> ADDIN EN.CITE.DATA </w:instrText>
      </w:r>
      <w:r w:rsidR="008F1706">
        <w:fldChar w:fldCharType="end"/>
      </w:r>
      <w:r w:rsidR="005C0043" w:rsidRPr="00B8741C">
        <w:fldChar w:fldCharType="separate"/>
      </w:r>
      <w:r w:rsidR="008F1706">
        <w:rPr>
          <w:noProof/>
        </w:rPr>
        <w:t>[33]</w:t>
      </w:r>
      <w:r w:rsidR="005C0043" w:rsidRPr="00B8741C">
        <w:fldChar w:fldCharType="end"/>
      </w:r>
      <w:r w:rsidRPr="00B8741C">
        <w:t xml:space="preserve">. However, many studies have shown that intestinal mucosal immune responses related to intestinal floral disorder promote the development of </w:t>
      </w:r>
      <w:proofErr w:type="spellStart"/>
      <w:r w:rsidRPr="00B8741C">
        <w:t>IgAN</w:t>
      </w:r>
      <w:proofErr w:type="spellEnd"/>
      <w:r w:rsidR="005C0043" w:rsidRPr="00B8741C">
        <w:fldChar w:fldCharType="begin">
          <w:fldData xml:space="preserve">PEVuZE5vdGU+PENpdGU+PEF1dGhvcj5LaXJ5bHVrPC9BdXRob3I+PFllYXI+MjAxNDwvWWVhcj48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</w:fldData>
        </w:fldChar>
      </w:r>
      <w:r w:rsidR="008F1706">
        <w:instrText xml:space="preserve"> ADDIN EN.CITE </w:instrText>
      </w:r>
      <w:r w:rsidR="008F1706">
        <w:fldChar w:fldCharType="begin">
          <w:fldData xml:space="preserve">PEVuZE5vdGU+PENpdGU+PEF1dGhvcj5LaXJ5bHVrPC9BdXRob3I+PFllYXI+MjAxNDwvWWVhcj48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</w:fldData>
        </w:fldChar>
      </w:r>
      <w:r w:rsidR="008F1706">
        <w:instrText xml:space="preserve"> ADDIN EN.CITE.DATA </w:instrText>
      </w:r>
      <w:r w:rsidR="008F1706">
        <w:fldChar w:fldCharType="end"/>
      </w:r>
      <w:r w:rsidR="005C0043" w:rsidRPr="00B8741C">
        <w:fldChar w:fldCharType="separate"/>
      </w:r>
      <w:r w:rsidR="008F1706">
        <w:rPr>
          <w:noProof/>
        </w:rPr>
        <w:t>[34, 35]</w:t>
      </w:r>
      <w:r w:rsidR="005C0043" w:rsidRPr="00B8741C">
        <w:fldChar w:fldCharType="end"/>
      </w:r>
      <w:r w:rsidRPr="00B8741C">
        <w:t xml:space="preserve">. Therefore, microbial characteristics may be potentially useful for the diagnosis of </w:t>
      </w:r>
      <w:proofErr w:type="spellStart"/>
      <w:r w:rsidRPr="00B8741C">
        <w:t>IgAN</w:t>
      </w:r>
      <w:proofErr w:type="spellEnd"/>
      <w:r w:rsidRPr="00B8741C">
        <w:t xml:space="preserve">. A comparison of patients with advanced and non-advanced </w:t>
      </w:r>
      <w:proofErr w:type="spellStart"/>
      <w:r w:rsidRPr="00B8741C">
        <w:t>IgAN</w:t>
      </w:r>
      <w:proofErr w:type="spellEnd"/>
      <w:r w:rsidRPr="00B8741C">
        <w:t xml:space="preserve"> found microbial diversity was reduced in patients with advanced </w:t>
      </w:r>
      <w:proofErr w:type="spellStart"/>
      <w:r w:rsidRPr="00B8741C">
        <w:t>IgAN</w:t>
      </w:r>
      <w:proofErr w:type="spellEnd"/>
      <w:r w:rsidRPr="00B8741C">
        <w:t xml:space="preserve">. Patients with both advanced and non-advanced </w:t>
      </w:r>
      <w:proofErr w:type="spellStart"/>
      <w:r w:rsidRPr="00B8741C">
        <w:t>IgAN</w:t>
      </w:r>
      <w:proofErr w:type="spellEnd"/>
      <w:r w:rsidRPr="00B8741C">
        <w:t xml:space="preserve"> had fewer types of </w:t>
      </w:r>
      <w:proofErr w:type="spellStart"/>
      <w:r w:rsidRPr="00B8741C">
        <w:rPr>
          <w:i/>
          <w:iCs/>
        </w:rPr>
        <w:t>Bifidobacteria</w:t>
      </w:r>
      <w:proofErr w:type="spellEnd"/>
      <w:r w:rsidRPr="00B8741C">
        <w:t xml:space="preserve"> than healthy subjects. Moreover, </w:t>
      </w:r>
      <w:r w:rsidRPr="00B8741C">
        <w:rPr>
          <w:i/>
          <w:iCs/>
        </w:rPr>
        <w:t>Enterococcus</w:t>
      </w:r>
      <w:r w:rsidRPr="00B8741C">
        <w:t xml:space="preserve"> and </w:t>
      </w:r>
      <w:r w:rsidRPr="00B8741C">
        <w:rPr>
          <w:i/>
          <w:iCs/>
        </w:rPr>
        <w:t>Lactobacillus</w:t>
      </w:r>
      <w:r w:rsidRPr="00B8741C">
        <w:t xml:space="preserve"> were reduced in patients with </w:t>
      </w:r>
      <w:proofErr w:type="spellStart"/>
      <w:r w:rsidRPr="00B8741C">
        <w:t>IgAN</w:t>
      </w:r>
      <w:proofErr w:type="spellEnd"/>
      <w:r w:rsidRPr="00B8741C">
        <w:t xml:space="preserve"> and </w:t>
      </w:r>
      <w:proofErr w:type="spellStart"/>
      <w:r w:rsidRPr="00B8741C">
        <w:rPr>
          <w:i/>
          <w:iCs/>
        </w:rPr>
        <w:t>Rumencoccus</w:t>
      </w:r>
      <w:proofErr w:type="spellEnd"/>
      <w:r w:rsidRPr="00B8741C">
        <w:t xml:space="preserve">, </w:t>
      </w:r>
      <w:proofErr w:type="spellStart"/>
      <w:r w:rsidRPr="00B8741C">
        <w:rPr>
          <w:i/>
          <w:iCs/>
        </w:rPr>
        <w:t>Eubacter</w:t>
      </w:r>
      <w:proofErr w:type="spellEnd"/>
      <w:r w:rsidRPr="00B8741C">
        <w:t xml:space="preserve"> and </w:t>
      </w:r>
      <w:r w:rsidRPr="00B8741C">
        <w:rPr>
          <w:i/>
          <w:iCs/>
        </w:rPr>
        <w:t>Streptococcus</w:t>
      </w:r>
      <w:r w:rsidRPr="00B8741C">
        <w:t xml:space="preserve"> were most abundant in patients with advanced </w:t>
      </w:r>
      <w:proofErr w:type="spellStart"/>
      <w:r w:rsidRPr="00B8741C">
        <w:t>IgAN</w:t>
      </w:r>
      <w:proofErr w:type="spellEnd"/>
      <w:r w:rsidR="009B4E1D" w:rsidRPr="00B8741C">
        <w:fldChar w:fldCharType="begin">
          <w:fldData xml:space="preserve">PEVuZE5vdGU+PENpdGU+PEF1dGhvcj5EZSBBbmdlbGlzPC9BdXRob3I+PFllYXI+MjAxNDwvWWVh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==
</w:fldData>
        </w:fldChar>
      </w:r>
      <w:r w:rsidR="008F1706">
        <w:instrText xml:space="preserve"> ADDIN EN.CITE </w:instrText>
      </w:r>
      <w:r w:rsidR="008F1706">
        <w:fldChar w:fldCharType="begin">
          <w:fldData xml:space="preserve">PEVuZE5vdGU+PENpdGU+PEF1dGhvcj5EZSBBbmdlbGlzPC9BdXRob3I+PFllYXI+MjAxNDwvWWVh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==
</w:fldData>
        </w:fldChar>
      </w:r>
      <w:r w:rsidR="008F1706">
        <w:instrText xml:space="preserve"> ADDIN EN.CITE.DATA </w:instrText>
      </w:r>
      <w:r w:rsidR="008F1706">
        <w:fldChar w:fldCharType="end"/>
      </w:r>
      <w:r w:rsidR="009B4E1D" w:rsidRPr="00B8741C">
        <w:fldChar w:fldCharType="separate"/>
      </w:r>
      <w:r w:rsidR="008F1706">
        <w:rPr>
          <w:noProof/>
        </w:rPr>
        <w:t>[36]</w:t>
      </w:r>
      <w:r w:rsidR="009B4E1D" w:rsidRPr="00B8741C">
        <w:fldChar w:fldCharType="end"/>
      </w:r>
      <w:r w:rsidRPr="00B8741C">
        <w:t xml:space="preserve">. Compared to a healthy control group, the abundance of </w:t>
      </w:r>
      <w:r w:rsidRPr="00B8741C">
        <w:rPr>
          <w:i/>
          <w:iCs/>
        </w:rPr>
        <w:t>Fusobacteria</w:t>
      </w:r>
      <w:r w:rsidRPr="00B8741C">
        <w:t xml:space="preserve">, </w:t>
      </w:r>
      <w:r w:rsidRPr="00B8741C">
        <w:rPr>
          <w:i/>
          <w:iCs/>
        </w:rPr>
        <w:t xml:space="preserve">Escherichia-Shigella, </w:t>
      </w:r>
      <w:proofErr w:type="spellStart"/>
      <w:r w:rsidRPr="00B8741C">
        <w:rPr>
          <w:i/>
          <w:iCs/>
        </w:rPr>
        <w:t>Hungatella</w:t>
      </w:r>
      <w:proofErr w:type="spellEnd"/>
      <w:r w:rsidRPr="00B8741C">
        <w:t xml:space="preserve"> and </w:t>
      </w:r>
      <w:proofErr w:type="spellStart"/>
      <w:r w:rsidRPr="00B8741C">
        <w:rPr>
          <w:i/>
          <w:iCs/>
        </w:rPr>
        <w:t>Eggerthella</w:t>
      </w:r>
      <w:proofErr w:type="spellEnd"/>
      <w:r w:rsidRPr="00B8741C">
        <w:rPr>
          <w:i/>
          <w:iCs/>
        </w:rPr>
        <w:t xml:space="preserve"> </w:t>
      </w:r>
      <w:r w:rsidRPr="00B8741C">
        <w:t>were</w:t>
      </w:r>
      <w:r w:rsidRPr="00B8741C">
        <w:rPr>
          <w:i/>
          <w:iCs/>
        </w:rPr>
        <w:t xml:space="preserve"> </w:t>
      </w:r>
      <w:r w:rsidRPr="00B8741C">
        <w:t xml:space="preserve">increased in patients with </w:t>
      </w:r>
      <w:proofErr w:type="spellStart"/>
      <w:r w:rsidRPr="00B8741C">
        <w:t>IgAN</w:t>
      </w:r>
      <w:proofErr w:type="spellEnd"/>
      <w:r w:rsidRPr="00B8741C">
        <w:t xml:space="preserve">; these bacteria have certain pathogenic potential. Moreover, </w:t>
      </w:r>
      <w:r w:rsidRPr="00B8741C">
        <w:rPr>
          <w:i/>
          <w:iCs/>
        </w:rPr>
        <w:t>Escherichia-Shigella</w:t>
      </w:r>
      <w:r w:rsidRPr="00B8741C">
        <w:t xml:space="preserve"> was negatively correlated with the estimated g</w:t>
      </w:r>
      <w:r w:rsidR="009B4E1D" w:rsidRPr="00B8741C">
        <w:t>lomerular filtration rate</w:t>
      </w:r>
      <w:r w:rsidR="009B4E1D" w:rsidRPr="00B8741C">
        <w:fldChar w:fldCharType="begin">
          <w:fldData xml:space="preserve">PEVuZE5vdGU+PENpdGU+PEF1dGhvcj5IdTwvQXV0aG9yPjxZZWFyPjIwMjA8L1llYXI+PFJlY051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</w:fldData>
        </w:fldChar>
      </w:r>
      <w:r w:rsidR="008F1706">
        <w:instrText xml:space="preserve"> ADDIN EN.CITE </w:instrText>
      </w:r>
      <w:r w:rsidR="008F1706">
        <w:fldChar w:fldCharType="begin">
          <w:fldData xml:space="preserve">PEVuZE5vdGU+PENpdGU+PEF1dGhvcj5IdTwvQXV0aG9yPjxZZWFyPjIwMjA8L1llYXI+PFJlY051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</w:fldData>
        </w:fldChar>
      </w:r>
      <w:r w:rsidR="008F1706">
        <w:instrText xml:space="preserve"> ADDIN EN.CITE.DATA </w:instrText>
      </w:r>
      <w:r w:rsidR="008F1706">
        <w:fldChar w:fldCharType="end"/>
      </w:r>
      <w:r w:rsidR="009B4E1D" w:rsidRPr="00B8741C">
        <w:fldChar w:fldCharType="separate"/>
      </w:r>
      <w:r w:rsidR="008F1706">
        <w:rPr>
          <w:noProof/>
        </w:rPr>
        <w:t>[37, 38]</w:t>
      </w:r>
      <w:r w:rsidR="009B4E1D" w:rsidRPr="00B8741C">
        <w:fldChar w:fldCharType="end"/>
      </w:r>
      <w:r w:rsidRPr="00B8741C">
        <w:t xml:space="preserve"> and </w:t>
      </w:r>
      <w:r w:rsidRPr="00B8741C">
        <w:rPr>
          <w:i/>
          <w:iCs/>
        </w:rPr>
        <w:t>Legionella</w:t>
      </w:r>
      <w:r w:rsidRPr="00B8741C">
        <w:t xml:space="preserve">, </w:t>
      </w:r>
      <w:r w:rsidRPr="00B8741C">
        <w:rPr>
          <w:i/>
          <w:iCs/>
        </w:rPr>
        <w:t>Escherichia-Shigella</w:t>
      </w:r>
      <w:r w:rsidRPr="00B8741C">
        <w:t xml:space="preserve"> and </w:t>
      </w:r>
      <w:proofErr w:type="spellStart"/>
      <w:r w:rsidRPr="00B8741C">
        <w:rPr>
          <w:i/>
          <w:iCs/>
        </w:rPr>
        <w:t>Ruminococcus</w:t>
      </w:r>
      <w:proofErr w:type="spellEnd"/>
      <w:r w:rsidRPr="00B8741C">
        <w:t xml:space="preserve"> were also enriched in the blood of patients with </w:t>
      </w:r>
      <w:proofErr w:type="spellStart"/>
      <w:r w:rsidR="009B4E1D" w:rsidRPr="00B8741C">
        <w:t>IgAN</w:t>
      </w:r>
      <w:proofErr w:type="spellEnd"/>
      <w:r w:rsidR="009B4E1D" w:rsidRPr="00B8741C">
        <w:fldChar w:fldCharType="begin">
          <w:fldData xml:space="preserve">PEVuZE5vdGU+PENpdGU+PEF1dGhvcj5TaGFoPC9BdXRob3I+PFllYXI+MjAyMTwvWWVhcj48UmVj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</w:fldData>
        </w:fldChar>
      </w:r>
      <w:r w:rsidR="008F1706">
        <w:instrText xml:space="preserve"> ADDIN EN.CITE </w:instrText>
      </w:r>
      <w:r w:rsidR="008F1706">
        <w:fldChar w:fldCharType="begin">
          <w:fldData xml:space="preserve">PEVuZE5vdGU+PENpdGU+PEF1dGhvcj5TaGFoPC9BdXRob3I+PFllYXI+MjAyMTwvWWVhcj48UmVj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</w:fldData>
        </w:fldChar>
      </w:r>
      <w:r w:rsidR="008F1706">
        <w:instrText xml:space="preserve"> ADDIN EN.CITE.DATA </w:instrText>
      </w:r>
      <w:r w:rsidR="008F1706">
        <w:fldChar w:fldCharType="end"/>
      </w:r>
      <w:r w:rsidR="009B4E1D" w:rsidRPr="00B8741C">
        <w:fldChar w:fldCharType="separate"/>
      </w:r>
      <w:r w:rsidR="008F1706">
        <w:rPr>
          <w:noProof/>
        </w:rPr>
        <w:t>[39]</w:t>
      </w:r>
      <w:r w:rsidR="009B4E1D" w:rsidRPr="00B8741C">
        <w:fldChar w:fldCharType="end"/>
      </w:r>
      <w:r w:rsidRPr="00B8741C">
        <w:t xml:space="preserve">. In addition, a relatively recent study showed that an abnormal mucosal immune response to the anaerobic flora of the tonsils (mainly </w:t>
      </w:r>
      <w:r w:rsidRPr="00B8741C">
        <w:rPr>
          <w:i/>
          <w:iCs/>
        </w:rPr>
        <w:t>Bacteroidetes</w:t>
      </w:r>
      <w:r w:rsidRPr="00B8741C">
        <w:t xml:space="preserve">) was related to the pathophysiology of </w:t>
      </w:r>
      <w:proofErr w:type="spellStart"/>
      <w:r w:rsidRPr="00B8741C">
        <w:t>IgAN</w:t>
      </w:r>
      <w:proofErr w:type="spellEnd"/>
      <w:r w:rsidR="009B4E1D" w:rsidRPr="00B8741C">
        <w:fldChar w:fldCharType="begin">
          <w:fldData xml:space="preserve">PEVuZE5vdGU+PENpdGU+PEF1dGhvcj5ZYW1hZ3VjaGk8L0F1dGhvcj48WWVhcj4yMDIxPC9ZZWFy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</w:fldData>
        </w:fldChar>
      </w:r>
      <w:r w:rsidR="008F1706">
        <w:instrText xml:space="preserve"> ADDIN EN.CITE </w:instrText>
      </w:r>
      <w:r w:rsidR="008F1706">
        <w:fldChar w:fldCharType="begin">
          <w:fldData xml:space="preserve">PEVuZE5vdGU+PENpdGU+PEF1dGhvcj5ZYW1hZ3VjaGk8L0F1dGhvcj48WWVhcj4yMDIxPC9ZZWFy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</w:fldData>
        </w:fldChar>
      </w:r>
      <w:r w:rsidR="008F1706">
        <w:instrText xml:space="preserve"> ADDIN EN.CITE.DATA </w:instrText>
      </w:r>
      <w:r w:rsidR="008F1706">
        <w:fldChar w:fldCharType="end"/>
      </w:r>
      <w:r w:rsidR="009B4E1D" w:rsidRPr="00B8741C">
        <w:fldChar w:fldCharType="separate"/>
      </w:r>
      <w:r w:rsidR="008F1706">
        <w:rPr>
          <w:noProof/>
        </w:rPr>
        <w:t>[40]</w:t>
      </w:r>
      <w:r w:rsidR="009B4E1D" w:rsidRPr="00B8741C">
        <w:fldChar w:fldCharType="end"/>
      </w:r>
      <w:r w:rsidRPr="00B8741C">
        <w:t xml:space="preserve">. Thus, this flora-related immunoassay potentially represents a new strategy for the diagnosis of </w:t>
      </w:r>
      <w:proofErr w:type="spellStart"/>
      <w:r w:rsidRPr="00B8741C">
        <w:t>IgAN</w:t>
      </w:r>
      <w:proofErr w:type="spellEnd"/>
      <w:r w:rsidRPr="00B8741C">
        <w:t>.</w:t>
      </w:r>
    </w:p>
    <w:p w14:paraId="1806E58F" w14:textId="77777777" w:rsidR="00332E3E" w:rsidRPr="00B8741C" w:rsidRDefault="00332E3E" w:rsidP="00B8741C"/>
    <w:p w14:paraId="5BA165D4" w14:textId="77777777" w:rsidR="00332E3E" w:rsidRPr="00B8741C" w:rsidRDefault="00332E3E" w:rsidP="00B8741C">
      <w:pPr>
        <w:rPr>
          <w:b/>
        </w:rPr>
      </w:pPr>
      <w:r w:rsidRPr="00B8741C">
        <w:rPr>
          <w:b/>
        </w:rPr>
        <w:t>2.3 Idiopathic nephrotic syndrome</w:t>
      </w:r>
    </w:p>
    <w:p w14:paraId="59CC6FC6" w14:textId="4904D9D1" w:rsidR="00332E3E" w:rsidRPr="00B8741C" w:rsidRDefault="00332E3E" w:rsidP="00B8741C">
      <w:r w:rsidRPr="00B8741C">
        <w:t xml:space="preserve">Idiopathic nephrotic syndrome </w:t>
      </w:r>
      <w:r w:rsidRPr="00B8741C">
        <w:rPr>
          <w:bCs/>
        </w:rPr>
        <w:t>(INS)</w:t>
      </w:r>
      <w:r w:rsidRPr="00B8741C">
        <w:t xml:space="preserve"> is a common form of </w:t>
      </w:r>
      <w:proofErr w:type="spellStart"/>
      <w:r w:rsidRPr="00B8741C">
        <w:t>podocytosis</w:t>
      </w:r>
      <w:proofErr w:type="spellEnd"/>
      <w:r w:rsidRPr="00B8741C">
        <w:t xml:space="preserve"> and the most common glomerular disease in c</w:t>
      </w:r>
      <w:r w:rsidR="0007120A" w:rsidRPr="00B8741C">
        <w:t>hildren</w:t>
      </w:r>
      <w:r w:rsidR="0007120A" w:rsidRPr="00B8741C">
        <w:fldChar w:fldCharType="begin">
          <w:fldData xml:space="preserve">PEVuZE5vdGU+PENpdGU+PEF1dGhvcj5Ob29uZTwvQXV0aG9yPjxZZWFyPjIwMTg8L1llYXI+PFJl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</w:fldData>
        </w:fldChar>
      </w:r>
      <w:r w:rsidR="008F1706">
        <w:instrText xml:space="preserve"> ADDIN EN.CITE </w:instrText>
      </w:r>
      <w:r w:rsidR="008F1706">
        <w:fldChar w:fldCharType="begin">
          <w:fldData xml:space="preserve">PEVuZE5vdGU+PENpdGU+PEF1dGhvcj5Ob29uZTwvQXV0aG9yPjxZZWFyPjIwMTg8L1llYXI+PFJl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</w:fldData>
        </w:fldChar>
      </w:r>
      <w:r w:rsidR="008F1706">
        <w:instrText xml:space="preserve"> ADDIN EN.CITE.DATA </w:instrText>
      </w:r>
      <w:r w:rsidR="008F1706">
        <w:fldChar w:fldCharType="end"/>
      </w:r>
      <w:r w:rsidR="0007120A" w:rsidRPr="00B8741C">
        <w:fldChar w:fldCharType="separate"/>
      </w:r>
      <w:r w:rsidR="008F1706">
        <w:rPr>
          <w:noProof/>
        </w:rPr>
        <w:t>[41]</w:t>
      </w:r>
      <w:r w:rsidR="0007120A" w:rsidRPr="00B8741C">
        <w:fldChar w:fldCharType="end"/>
      </w:r>
      <w:r w:rsidRPr="00B8741C">
        <w:t>. The main pathological findings include minimal change disease and focal segmental glomerulosclerosis. The clinical manifestations of INS include glomerular filtration disorder and proteinuria</w:t>
      </w:r>
      <w:r w:rsidR="00F36DEF" w:rsidRPr="00B8741C">
        <w:fldChar w:fldCharType="begin"/>
      </w:r>
      <w:r w:rsidR="008F1706">
        <w:instrText xml:space="preserve"> ADDIN EN.CITE &lt;EndNote&gt;&lt;Cite&gt;&lt;Author&gt;Müller-Deile&lt;/Author&gt;&lt;Year&gt;2016&lt;/Year&gt;&lt;RecNum&gt;942&lt;/RecNum&gt;&lt;DisplayText&gt;[42]&lt;/DisplayText&gt;&lt;record&gt;&lt;rec-number&gt;942&lt;/rec-number&gt;&lt;foreign-keys&gt;&lt;key app="EN" db-id="dzszrawtrfxvvter2d5p9pte2px5fdtwpv5d" timestamp="1655977644"&gt;942&lt;/key&gt;&lt;/foreign-keys&gt;&lt;ref-type name="Journal Article"&gt;17&lt;/ref-type&gt;&lt;contributors&gt;&lt;authors&gt;&lt;author&gt;Müller-Deile, J.&lt;/author&gt;&lt;author&gt;Schiffer, M.&lt;/author&gt;&lt;/authors&gt;&lt;/contributors&gt;&lt;auth-address&gt;Department of Nephrology, Hannover Medical School, Carl-Neuberg-Str. 1, 30625, Hannover, Germany.&amp;#xD;Department of Nephrology, Hannover Medical School, Carl-Neuberg-Str. 1, 30625, Hannover, Germany. schiffer.mario@mh-hannover.de.&lt;/auth-address&gt;&lt;titles&gt;&lt;title&gt;Podocyte directed therapy of nephrotic syndrome-can we bring the inside out?&lt;/title&gt;&lt;secondary-title&gt;Pediatr Nephrol&lt;/secondary-title&gt;&lt;/titles&gt;&lt;periodical&gt;&lt;full-title&gt;Pediatr Nephrol&lt;/full-title&gt;&lt;/periodical&gt;&lt;pages&gt;393-405&lt;/pages&gt;&lt;volume&gt;31&lt;/volume&gt;&lt;number&gt;3&lt;/number&gt;&lt;edition&gt;2015/05/06&lt;/edition&gt;&lt;keywords&gt;&lt;keyword&gt;Animals&lt;/keyword&gt;&lt;keyword&gt;Cytoskeleton/*drug effects/metabolism/pathology&lt;/keyword&gt;&lt;keyword&gt;Drug Discovery/*methods&lt;/keyword&gt;&lt;keyword&gt;Humans&lt;/keyword&gt;&lt;keyword&gt;*Molecular Targeted Therapy&lt;/keyword&gt;&lt;keyword&gt;Nephrotic Syndrome/diagnosis/*drug therapy/metabolism&lt;/keyword&gt;&lt;keyword&gt;Podocytes/*drug effects/metabolism/pathology&lt;/keyword&gt;&lt;keyword&gt;Renal Agents/*therapeutic use&lt;/keyword&gt;&lt;keyword&gt;Signal Transduction/drug effects&lt;/keyword&gt;&lt;keyword&gt;Actin cytoskeleton&lt;/keyword&gt;&lt;keyword&gt;Foot process effacement&lt;/keyword&gt;&lt;keyword&gt;Nephrotic syndrome&lt;/keyword&gt;&lt;keyword&gt;Podocyte&lt;/keyword&gt;&lt;keyword&gt;Treatment&lt;/keyword&gt;&lt;/keywords&gt;&lt;dates&gt;&lt;year&gt;2016&lt;/year&gt;&lt;pub-dates&gt;&lt;date&gt;Mar&lt;/date&gt;&lt;/pub-dates&gt;&lt;/dates&gt;&lt;isbn&gt;0931-041x&lt;/isbn&gt;&lt;accession-num&gt;25939817&lt;/accession-num&gt;&lt;urls&gt;&lt;/urls&gt;&lt;electronic-resource-num&gt;10.1007/s00467-015-3116-4&lt;/electronic-resource-num&gt;&lt;remote-database-provider&gt;NLM&lt;/remote-database-provider&gt;&lt;language&gt;eng&lt;/language&gt;&lt;/record&gt;&lt;/Cite&gt;&lt;/EndNote&gt;</w:instrText>
      </w:r>
      <w:r w:rsidR="00F36DEF" w:rsidRPr="00B8741C">
        <w:fldChar w:fldCharType="separate"/>
      </w:r>
      <w:r w:rsidR="008F1706">
        <w:rPr>
          <w:noProof/>
        </w:rPr>
        <w:t>[42]</w:t>
      </w:r>
      <w:r w:rsidR="00F36DEF" w:rsidRPr="00B8741C">
        <w:fldChar w:fldCharType="end"/>
      </w:r>
      <w:r w:rsidRPr="00B8741C">
        <w:t xml:space="preserve">. Compared with healthy children, the proportion of butyric acid-producing bacteria is decreased significantly in the </w:t>
      </w:r>
      <w:r w:rsidR="00F36DEF" w:rsidRPr="00B8741C">
        <w:t>intestines of children with INS</w:t>
      </w:r>
      <w:r w:rsidR="00F36DEF" w:rsidRPr="00B8741C">
        <w:fldChar w:fldCharType="begin">
          <w:fldData xml:space="preserve">PEVuZE5vdGU+PENpdGU+PEF1dGhvcj5Uc3VqaTwvQXV0aG9yPjxZZWFyPjIwMjE8L1llYXI+PFJl
Y051bT45NDM8L1JlY051bT48RGlzcGxheVRleHQ+WzQzXTwvRGlzcGxheVRleHQ+PHJlY29yZD48
cmVjLW51bWJlcj45NDM8L3JlYy1udW1iZXI+PGZvcmVpZ24ta2V5cz48a2V5IGFwcD0iRU4iIGRi
LWlkPSJkenN6cmF3dHJmeHZ2dGVyMmQ1cDlwdGUycHg1ZmR0d3B2NWQiIHRpbWVzdGFtcD0iMTY1
NTk3NzY0NiI+OTQz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
</w:fldData>
        </w:fldChar>
      </w:r>
      <w:r w:rsidR="008F1706">
        <w:instrText xml:space="preserve"> ADDIN EN.CITE </w:instrText>
      </w:r>
      <w:r w:rsidR="008F1706">
        <w:fldChar w:fldCharType="begin">
          <w:fldData xml:space="preserve">PEVuZE5vdGU+PENpdGU+PEF1dGhvcj5Uc3VqaTwvQXV0aG9yPjxZZWFyPjIwMjE8L1llYXI+PFJl
Y051bT45NDM8L1JlY051bT48RGlzcGxheVRleHQ+WzQzXTwvRGlzcGxheVRleHQ+PHJlY29yZD48
cmVjLW51bWJlcj45NDM8L3JlYy1udW1iZXI+PGZvcmVpZ24ta2V5cz48a2V5IGFwcD0iRU4iIGRi
LWlkPSJkenN6cmF3dHJmeHZ2dGVyMmQ1cDlwdGUycHg1ZmR0d3B2NWQiIHRpbWVzdGFtcD0iMTY1
NTk3NzY0NiI+OTQz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
</w:fldData>
        </w:fldChar>
      </w:r>
      <w:r w:rsidR="008F1706">
        <w:instrText xml:space="preserve"> ADDIN EN.CITE.DATA </w:instrText>
      </w:r>
      <w:r w:rsidR="008F1706">
        <w:fldChar w:fldCharType="end"/>
      </w:r>
      <w:r w:rsidR="00F36DEF" w:rsidRPr="00B8741C">
        <w:fldChar w:fldCharType="separate"/>
      </w:r>
      <w:r w:rsidR="008F1706">
        <w:rPr>
          <w:noProof/>
        </w:rPr>
        <w:t>[43]</w:t>
      </w:r>
      <w:r w:rsidR="00F36DEF" w:rsidRPr="00B8741C">
        <w:fldChar w:fldCharType="end"/>
      </w:r>
      <w:r w:rsidRPr="00B8741C">
        <w:t>, and metagenomic analysis confirmed this result</w:t>
      </w:r>
      <w:r w:rsidR="00F36DEF" w:rsidRPr="00B8741C">
        <w:fldChar w:fldCharType="begin">
          <w:fldData xml:space="preserve">PEVuZE5vdGU+PENpdGU+PEF1dGhvcj5Uc3VqaTwvQXV0aG9yPjxZZWFyPjIwMTg8L1llYXI+PFJl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</w:fldData>
        </w:fldChar>
      </w:r>
      <w:r w:rsidR="008F1706">
        <w:instrText xml:space="preserve"> ADDIN EN.CITE </w:instrText>
      </w:r>
      <w:r w:rsidR="008F1706">
        <w:fldChar w:fldCharType="begin">
          <w:fldData xml:space="preserve">PEVuZE5vdGU+PENpdGU+PEF1dGhvcj5Uc3VqaTwvQXV0aG9yPjxZZWFyPjIwMTg8L1llYXI+PFJl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</w:fldData>
        </w:fldChar>
      </w:r>
      <w:r w:rsidR="008F1706">
        <w:instrText xml:space="preserve"> ADDIN EN.CITE.DATA </w:instrText>
      </w:r>
      <w:r w:rsidR="008F1706">
        <w:fldChar w:fldCharType="end"/>
      </w:r>
      <w:r w:rsidR="00F36DEF" w:rsidRPr="00B8741C">
        <w:fldChar w:fldCharType="separate"/>
      </w:r>
      <w:r w:rsidR="008F1706">
        <w:rPr>
          <w:noProof/>
        </w:rPr>
        <w:t>[44]</w:t>
      </w:r>
      <w:r w:rsidR="00F36DEF" w:rsidRPr="00B8741C">
        <w:fldChar w:fldCharType="end"/>
      </w:r>
      <w:r w:rsidRPr="00B8741C">
        <w:t xml:space="preserve">. Characteristic changes in the intestinal flora were also observed in adult patients with INS. The bacterial diversity of patients was </w:t>
      </w:r>
      <w:r w:rsidRPr="00B8741C">
        <w:lastRenderedPageBreak/>
        <w:t xml:space="preserve">significantly altered compared to healthy controls; Firmicutes was less abundant and Fusobacteria and Proteobacteria were elevated in patients with INS, whereas butyrate-producing bacteria such as </w:t>
      </w:r>
      <w:proofErr w:type="spellStart"/>
      <w:r w:rsidRPr="00B8741C">
        <w:rPr>
          <w:i/>
          <w:iCs/>
        </w:rPr>
        <w:t>Lachnospira</w:t>
      </w:r>
      <w:proofErr w:type="spellEnd"/>
      <w:r w:rsidRPr="00B8741C">
        <w:t xml:space="preserve"> and </w:t>
      </w:r>
      <w:proofErr w:type="spellStart"/>
      <w:r w:rsidRPr="00B8741C">
        <w:rPr>
          <w:i/>
          <w:iCs/>
        </w:rPr>
        <w:t>Roseburia</w:t>
      </w:r>
      <w:proofErr w:type="spellEnd"/>
      <w:r w:rsidRPr="00B8741C">
        <w:t xml:space="preserve"> were more abundant in the healthy control group. In contrast, the bacterial groups </w:t>
      </w:r>
      <w:r w:rsidRPr="00B8741C">
        <w:rPr>
          <w:i/>
          <w:iCs/>
        </w:rPr>
        <w:t>Providencia</w:t>
      </w:r>
      <w:r w:rsidRPr="00B8741C">
        <w:t xml:space="preserve"> and </w:t>
      </w:r>
      <w:proofErr w:type="spellStart"/>
      <w:r w:rsidRPr="00B8741C">
        <w:rPr>
          <w:i/>
          <w:iCs/>
        </w:rPr>
        <w:t>Myroides</w:t>
      </w:r>
      <w:proofErr w:type="spellEnd"/>
      <w:r w:rsidRPr="00B8741C">
        <w:t xml:space="preserve"> are more common in patients with </w:t>
      </w:r>
      <w:r w:rsidR="00E51C90" w:rsidRPr="00B8741C">
        <w:t>INS</w:t>
      </w:r>
      <w:r w:rsidR="00E51C90" w:rsidRPr="00B8741C">
        <w:fldChar w:fldCharType="begin">
          <w:fldData xml:space="preserve">PEVuZE5vdGU+PENpdGU+PEF1dGhvcj5aaGFuZzwvQXV0aG9yPjxZZWFyPjIwMjA8L1llYXI+PFJl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</w:fldData>
        </w:fldChar>
      </w:r>
      <w:r w:rsidR="008F1706">
        <w:instrText xml:space="preserve"> ADDIN EN.CITE </w:instrText>
      </w:r>
      <w:r w:rsidR="008F1706">
        <w:fldChar w:fldCharType="begin">
          <w:fldData xml:space="preserve">PEVuZE5vdGU+PENpdGU+PEF1dGhvcj5aaGFuZzwvQXV0aG9yPjxZZWFyPjIwMjA8L1llYXI+PFJl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</w:fldData>
        </w:fldChar>
      </w:r>
      <w:r w:rsidR="008F1706">
        <w:instrText xml:space="preserve"> ADDIN EN.CITE.DATA </w:instrText>
      </w:r>
      <w:r w:rsidR="008F1706">
        <w:fldChar w:fldCharType="end"/>
      </w:r>
      <w:r w:rsidR="00E51C90" w:rsidRPr="00B8741C">
        <w:fldChar w:fldCharType="separate"/>
      </w:r>
      <w:r w:rsidR="008F1706">
        <w:rPr>
          <w:noProof/>
        </w:rPr>
        <w:t>[45]</w:t>
      </w:r>
      <w:r w:rsidR="00E51C90" w:rsidRPr="00B8741C">
        <w:fldChar w:fldCharType="end"/>
      </w:r>
      <w:r w:rsidRPr="00B8741C">
        <w:t>. Another study showed adult patients with INS had lower intestinal microbial diversity, with significantly</w:t>
      </w:r>
      <w:r w:rsidRPr="00B8741C">
        <w:rPr>
          <w:i/>
          <w:iCs/>
        </w:rPr>
        <w:t xml:space="preserve"> </w:t>
      </w:r>
      <w:r w:rsidRPr="00B8741C">
        <w:t>decreased</w:t>
      </w:r>
      <w:r w:rsidRPr="00B8741C">
        <w:rPr>
          <w:i/>
          <w:iCs/>
        </w:rPr>
        <w:t xml:space="preserve"> </w:t>
      </w:r>
      <w:r w:rsidRPr="00B8741C">
        <w:t>abundance of</w:t>
      </w:r>
      <w:r w:rsidRPr="00B8741C">
        <w:rPr>
          <w:i/>
          <w:iCs/>
        </w:rPr>
        <w:t xml:space="preserve"> </w:t>
      </w:r>
      <w:proofErr w:type="spellStart"/>
      <w:r w:rsidRPr="00B8741C">
        <w:rPr>
          <w:i/>
          <w:iCs/>
        </w:rPr>
        <w:t>Acidobacteria</w:t>
      </w:r>
      <w:proofErr w:type="spellEnd"/>
      <w:r w:rsidRPr="00B8741C">
        <w:t xml:space="preserve">, </w:t>
      </w:r>
      <w:proofErr w:type="spellStart"/>
      <w:r w:rsidRPr="00B8741C">
        <w:rPr>
          <w:i/>
          <w:iCs/>
        </w:rPr>
        <w:t>Negativicutes</w:t>
      </w:r>
      <w:proofErr w:type="spellEnd"/>
      <w:r w:rsidRPr="00B8741C">
        <w:t xml:space="preserve">, </w:t>
      </w:r>
      <w:proofErr w:type="spellStart"/>
      <w:r w:rsidRPr="00B8741C">
        <w:rPr>
          <w:i/>
          <w:iCs/>
        </w:rPr>
        <w:t>Selenomonadales</w:t>
      </w:r>
      <w:proofErr w:type="spellEnd"/>
      <w:r w:rsidRPr="00B8741C">
        <w:t xml:space="preserve"> and </w:t>
      </w:r>
      <w:proofErr w:type="spellStart"/>
      <w:r w:rsidRPr="00B8741C">
        <w:rPr>
          <w:i/>
          <w:iCs/>
        </w:rPr>
        <w:t>Veillonellaceae</w:t>
      </w:r>
      <w:proofErr w:type="spellEnd"/>
      <w:r w:rsidRPr="00B8741C">
        <w:t xml:space="preserve"> and significantly increased abundance of </w:t>
      </w:r>
      <w:proofErr w:type="spellStart"/>
      <w:r w:rsidRPr="00B8741C">
        <w:rPr>
          <w:i/>
          <w:iCs/>
        </w:rPr>
        <w:t>Pasteurellales</w:t>
      </w:r>
      <w:proofErr w:type="spellEnd"/>
      <w:r w:rsidRPr="00B8741C">
        <w:t xml:space="preserve">, </w:t>
      </w:r>
      <w:r w:rsidRPr="00B8741C">
        <w:rPr>
          <w:i/>
          <w:iCs/>
        </w:rPr>
        <w:t>Parabacteroides</w:t>
      </w:r>
      <w:r w:rsidRPr="00B8741C">
        <w:t xml:space="preserve">, </w:t>
      </w:r>
      <w:proofErr w:type="spellStart"/>
      <w:r w:rsidRPr="00B8741C">
        <w:rPr>
          <w:i/>
          <w:iCs/>
        </w:rPr>
        <w:t>Bilophila</w:t>
      </w:r>
      <w:proofErr w:type="spellEnd"/>
      <w:r w:rsidRPr="00B8741C">
        <w:t xml:space="preserve">, </w:t>
      </w:r>
      <w:r w:rsidRPr="00B8741C">
        <w:rPr>
          <w:i/>
          <w:iCs/>
        </w:rPr>
        <w:t>Enterococcus</w:t>
      </w:r>
      <w:r w:rsidRPr="00B8741C">
        <w:t xml:space="preserve">, </w:t>
      </w:r>
      <w:r w:rsidRPr="00B8741C">
        <w:rPr>
          <w:i/>
          <w:iCs/>
        </w:rPr>
        <w:t>Eubacterium</w:t>
      </w:r>
      <w:r w:rsidRPr="00B8741C">
        <w:t xml:space="preserve"> </w:t>
      </w:r>
      <w:proofErr w:type="spellStart"/>
      <w:r w:rsidRPr="00B8741C">
        <w:rPr>
          <w:i/>
          <w:iCs/>
        </w:rPr>
        <w:t>ventriosum</w:t>
      </w:r>
      <w:proofErr w:type="spellEnd"/>
      <w:r w:rsidRPr="00B8741C">
        <w:t xml:space="preserve"> and </w:t>
      </w:r>
      <w:proofErr w:type="spellStart"/>
      <w:r w:rsidRPr="00B8741C">
        <w:rPr>
          <w:i/>
          <w:iCs/>
        </w:rPr>
        <w:t>Lachnoclostridium</w:t>
      </w:r>
      <w:proofErr w:type="spellEnd"/>
      <w:r w:rsidR="00E51C90" w:rsidRPr="00B8741C">
        <w:rPr>
          <w:iCs/>
        </w:rPr>
        <w:fldChar w:fldCharType="begin">
          <w:fldData xml:space="preserve">PEVuZE5vdGU+PENpdGU+PEF1dGhvcj5IZTwvQXV0aG9yPjxZZWFyPjIwMjE8L1llYXI+PFJlY051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</w:fldData>
        </w:fldChar>
      </w:r>
      <w:r w:rsidR="008F1706">
        <w:rPr>
          <w:iCs/>
        </w:rPr>
        <w:instrText xml:space="preserve"> ADDIN EN.CITE </w:instrText>
      </w:r>
      <w:r w:rsidR="008F1706">
        <w:rPr>
          <w:iCs/>
        </w:rPr>
        <w:fldChar w:fldCharType="begin">
          <w:fldData xml:space="preserve">PEVuZE5vdGU+PENpdGU+PEF1dGhvcj5IZTwvQXV0aG9yPjxZZWFyPjIwMjE8L1llYXI+PFJlY051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</w:fldData>
        </w:fldChar>
      </w:r>
      <w:r w:rsidR="008F1706">
        <w:rPr>
          <w:iCs/>
        </w:rPr>
        <w:instrText xml:space="preserve"> ADDIN EN.CITE.DATA </w:instrText>
      </w:r>
      <w:r w:rsidR="008F1706">
        <w:rPr>
          <w:iCs/>
        </w:rPr>
      </w:r>
      <w:r w:rsidR="008F1706">
        <w:rPr>
          <w:iCs/>
        </w:rPr>
        <w:fldChar w:fldCharType="end"/>
      </w:r>
      <w:r w:rsidR="00E51C90" w:rsidRPr="00B8741C">
        <w:rPr>
          <w:iCs/>
        </w:rPr>
      </w:r>
      <w:r w:rsidR="00E51C90" w:rsidRPr="00B8741C">
        <w:rPr>
          <w:iCs/>
        </w:rPr>
        <w:fldChar w:fldCharType="separate"/>
      </w:r>
      <w:r w:rsidR="008F1706">
        <w:rPr>
          <w:iCs/>
          <w:noProof/>
        </w:rPr>
        <w:t>[46, 47]</w:t>
      </w:r>
      <w:r w:rsidR="00E51C90" w:rsidRPr="00B8741C">
        <w:rPr>
          <w:iCs/>
        </w:rPr>
        <w:fldChar w:fldCharType="end"/>
      </w:r>
      <w:r w:rsidRPr="00B8741C">
        <w:t xml:space="preserve">. Patients with the main pathological type of INS, idiopathic membranous nephropathy (IMN), are also susceptible to intestinal flora imbalance. The α and β diversity of patients with IMN were significantly different to healthy controls: at the phylum level, the abundance of </w:t>
      </w:r>
      <w:r w:rsidRPr="00B8741C">
        <w:rPr>
          <w:i/>
          <w:iCs/>
        </w:rPr>
        <w:t>Proteobacteria</w:t>
      </w:r>
      <w:r w:rsidRPr="00B8741C">
        <w:t xml:space="preserve"> was increased while </w:t>
      </w:r>
      <w:proofErr w:type="spellStart"/>
      <w:r w:rsidRPr="00B8741C">
        <w:rPr>
          <w:i/>
          <w:iCs/>
        </w:rPr>
        <w:t>Bacteroidota</w:t>
      </w:r>
      <w:proofErr w:type="spellEnd"/>
      <w:r w:rsidRPr="00B8741C">
        <w:t xml:space="preserve"> were decreased in patients with IMN. At the genus level, the abundance of </w:t>
      </w:r>
      <w:proofErr w:type="spellStart"/>
      <w:r w:rsidRPr="00B8741C">
        <w:rPr>
          <w:i/>
          <w:iCs/>
        </w:rPr>
        <w:t>Faecalibacterium</w:t>
      </w:r>
      <w:proofErr w:type="spellEnd"/>
      <w:r w:rsidRPr="00B8741C">
        <w:t xml:space="preserve">, </w:t>
      </w:r>
      <w:proofErr w:type="spellStart"/>
      <w:r w:rsidRPr="00B8741C">
        <w:rPr>
          <w:i/>
          <w:iCs/>
        </w:rPr>
        <w:t>Agathobacter</w:t>
      </w:r>
      <w:proofErr w:type="spellEnd"/>
      <w:r w:rsidRPr="00B8741C">
        <w:t xml:space="preserve"> and </w:t>
      </w:r>
      <w:r w:rsidRPr="00B8741C">
        <w:rPr>
          <w:i/>
          <w:iCs/>
        </w:rPr>
        <w:t>Bacteroides</w:t>
      </w:r>
      <w:r w:rsidRPr="00B8741C">
        <w:t xml:space="preserve"> were lower in patients with IMN than healthy subjects. There was also a very significant negative correlation between the abundance of </w:t>
      </w:r>
      <w:r w:rsidRPr="00B8741C">
        <w:rPr>
          <w:i/>
          <w:iCs/>
        </w:rPr>
        <w:t>Actinomycetes</w:t>
      </w:r>
      <w:r w:rsidRPr="00B8741C">
        <w:t xml:space="preserve"> and the estimate</w:t>
      </w:r>
      <w:r w:rsidR="00E51C90" w:rsidRPr="00B8741C">
        <w:t>d glomerular filtration rate</w:t>
      </w:r>
      <w:r w:rsidR="00E51C90" w:rsidRPr="00B8741C">
        <w:fldChar w:fldCharType="begin">
          <w:fldData xml:space="preserve">PEVuZE5vdGU+PENpdGU+PEF1dGhvcj5MaTwvQXV0aG9yPjxZZWFyPjIwMjI8L1llYXI+PFJlY051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</w:fldData>
        </w:fldChar>
      </w:r>
      <w:r w:rsidR="008F1706">
        <w:instrText xml:space="preserve"> ADDIN EN.CITE </w:instrText>
      </w:r>
      <w:r w:rsidR="008F1706">
        <w:fldChar w:fldCharType="begin">
          <w:fldData xml:space="preserve">PEVuZE5vdGU+PENpdGU+PEF1dGhvcj5MaTwvQXV0aG9yPjxZZWFyPjIwMjI8L1llYXI+PFJlY051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</w:fldData>
        </w:fldChar>
      </w:r>
      <w:r w:rsidR="008F1706">
        <w:instrText xml:space="preserve"> ADDIN EN.CITE.DATA </w:instrText>
      </w:r>
      <w:r w:rsidR="008F1706">
        <w:fldChar w:fldCharType="end"/>
      </w:r>
      <w:r w:rsidR="00E51C90" w:rsidRPr="00B8741C">
        <w:fldChar w:fldCharType="separate"/>
      </w:r>
      <w:r w:rsidR="008F1706">
        <w:rPr>
          <w:noProof/>
        </w:rPr>
        <w:t>[48]</w:t>
      </w:r>
      <w:r w:rsidR="00E51C90" w:rsidRPr="00B8741C">
        <w:fldChar w:fldCharType="end"/>
      </w:r>
      <w:r w:rsidRPr="00B8741C">
        <w:t>.</w:t>
      </w:r>
    </w:p>
    <w:p w14:paraId="480C5941" w14:textId="77777777" w:rsidR="00332E3E" w:rsidRPr="00B8741C" w:rsidRDefault="00332E3E" w:rsidP="00B8741C">
      <w:pPr>
        <w:rPr>
          <w:b/>
        </w:rPr>
      </w:pPr>
    </w:p>
    <w:p w14:paraId="1CC900AF" w14:textId="4EC5F4AC" w:rsidR="00332E3E" w:rsidRPr="00B8741C" w:rsidRDefault="00332E3E" w:rsidP="00B8741C">
      <w:pPr>
        <w:rPr>
          <w:b/>
        </w:rPr>
      </w:pPr>
      <w:r w:rsidRPr="00B8741C">
        <w:rPr>
          <w:b/>
        </w:rPr>
        <w:t>2.4 Kidney stone disease</w:t>
      </w:r>
      <w:r w:rsidRPr="00B8741C" w:rsidDel="00361055">
        <w:rPr>
          <w:b/>
        </w:rPr>
        <w:t xml:space="preserve"> </w:t>
      </w:r>
    </w:p>
    <w:p w14:paraId="662C0CE4" w14:textId="265AC8BC" w:rsidR="00332E3E" w:rsidRPr="00B8741C" w:rsidRDefault="00332E3E" w:rsidP="00B8741C">
      <w:r w:rsidRPr="00B8741C">
        <w:t>Kidney stone disease</w:t>
      </w:r>
      <w:r w:rsidRPr="00B8741C" w:rsidDel="00361055">
        <w:t xml:space="preserve"> </w:t>
      </w:r>
      <w:r w:rsidRPr="00B8741C">
        <w:t>(KS) has high incidence and recurrence rates and can damage renal function. Patients with KS may develop hematuria and many other complications, such as urinary tract infections. The occurrence of KS is closely related to dietary</w:t>
      </w:r>
      <w:r w:rsidR="00E51C90" w:rsidRPr="00B8741C">
        <w:t xml:space="preserve"> habits</w:t>
      </w:r>
      <w:r w:rsidR="00E51C90" w:rsidRPr="00B8741C">
        <w:fldChar w:fldCharType="begin">
          <w:fldData xml:space="preserve">PEVuZE5vdGU+PENpdGU+PEF1dGhvcj5UYW48L0F1dGhvcj48WWVhcj4yMDE0PC9ZZWFyPjxSZWNO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</w:fldData>
        </w:fldChar>
      </w:r>
      <w:r w:rsidR="008F1706">
        <w:instrText xml:space="preserve"> ADDIN EN.CITE </w:instrText>
      </w:r>
      <w:r w:rsidR="008F1706">
        <w:fldChar w:fldCharType="begin">
          <w:fldData xml:space="preserve">PEVuZE5vdGU+PENpdGU+PEF1dGhvcj5UYW48L0F1dGhvcj48WWVhcj4yMDE0PC9ZZWFyPjxSZWNO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</w:fldData>
        </w:fldChar>
      </w:r>
      <w:r w:rsidR="008F1706">
        <w:instrText xml:space="preserve"> ADDIN EN.CITE.DATA </w:instrText>
      </w:r>
      <w:r w:rsidR="008F1706">
        <w:fldChar w:fldCharType="end"/>
      </w:r>
      <w:r w:rsidR="00E51C90" w:rsidRPr="00B8741C">
        <w:fldChar w:fldCharType="separate"/>
      </w:r>
      <w:r w:rsidR="008F1706">
        <w:rPr>
          <w:noProof/>
        </w:rPr>
        <w:t>[49]</w:t>
      </w:r>
      <w:r w:rsidR="00E51C90" w:rsidRPr="00B8741C">
        <w:fldChar w:fldCharType="end"/>
      </w:r>
      <w:r w:rsidRPr="00B8741C">
        <w:t>, as well as chron</w:t>
      </w:r>
      <w:r w:rsidR="00E51C90" w:rsidRPr="00B8741C">
        <w:t>ic diseases such as diabetes</w:t>
      </w:r>
      <w:r w:rsidR="00CD2586" w:rsidRPr="00B8741C">
        <w:fldChar w:fldCharType="begin"/>
      </w:r>
      <w:r w:rsidR="008F1706">
        <w:instrText xml:space="preserve"> ADDIN EN.CITE &lt;EndNote&gt;&lt;Cite&gt;&lt;Author&gt;Taylor&lt;/Author&gt;&lt;Year&gt;2005&lt;/Year&gt;&lt;RecNum&gt;950&lt;/RecNum&gt;&lt;DisplayText&gt;[50]&lt;/DisplayText&gt;&lt;record&gt;&lt;rec-number&gt;950&lt;/rec-number&gt;&lt;foreign-keys&gt;&lt;key app="EN" db-id="dzszrawtrfxvvter2d5p9pte2px5fdtwpv5d" timestamp="1655977655"&gt;950&lt;/key&gt;&lt;/foreign-keys&gt;&lt;ref-type name="Journal Article"&gt;17&lt;/ref-type&gt;&lt;contributors&gt;&lt;authors&gt;&lt;author&gt;Taylor, E. N.&lt;/author&gt;&lt;author&gt;Stampfer, M. J.&lt;/author&gt;&lt;author&gt;Curhan, G. C.&lt;/author&gt;&lt;/authors&gt;&lt;/contributors&gt;&lt;auth-address&gt;Channing Laboratory, and Renal Division, Department of Medicine, Brigham and Women&amp;apos;s Hospital, Harvard Medical School, Boston, Massachusetts 02115, USA. entaylor@partners.org&lt;/auth-address&gt;&lt;titles&gt;&lt;title&gt;Diabetes mellitus and the risk of nephrolithiasis&lt;/title&gt;&lt;secondary-title&gt;Kidney Int&lt;/secondary-title&gt;&lt;/titles&gt;&lt;periodical&gt;&lt;full-title&gt;Kidney Int&lt;/full-title&gt;&lt;/periodical&gt;&lt;pages&gt;1230-5&lt;/pages&gt;&lt;volume&gt;68&lt;/volume&gt;&lt;number&gt;3&lt;/number&gt;&lt;edition&gt;2005/08/18&lt;/edition&gt;&lt;keywords&gt;&lt;keyword&gt;Adult&lt;/keyword&gt;&lt;keyword&gt;Age Distribution&lt;/keyword&gt;&lt;keyword&gt;Cross-Sectional Studies&lt;/keyword&gt;&lt;keyword&gt;Diabetes Mellitus, Type 2/*epidemiology&lt;/keyword&gt;&lt;keyword&gt;Female&lt;/keyword&gt;&lt;keyword&gt;Follow-Up Studies&lt;/keyword&gt;&lt;keyword&gt;Humans&lt;/keyword&gt;&lt;keyword&gt;Incidence&lt;/keyword&gt;&lt;keyword&gt;Kidney Calculi/*epidemiology&lt;/keyword&gt;&lt;keyword&gt;Middle Aged&lt;/keyword&gt;&lt;keyword&gt;Multivariate Analysis&lt;/keyword&gt;&lt;keyword&gt;Prevalence&lt;/keyword&gt;&lt;keyword&gt;Risk Factors&lt;/keyword&gt;&lt;/keywords&gt;&lt;dates&gt;&lt;year&gt;2005&lt;/year&gt;&lt;pub-dates&gt;&lt;date&gt;Sep&lt;/date&gt;&lt;/pub-dates&gt;&lt;/dates&gt;&lt;isbn&gt;0085-2538 (Print)&amp;#xD;0085-2538&lt;/isbn&gt;&lt;accession-num&gt;16105055&lt;/accession-num&gt;&lt;urls&gt;&lt;/urls&gt;&lt;electronic-resource-num&gt;10.1111/j.1523-1755.2005.00516.x&lt;/electronic-resource-num&gt;&lt;remote-database-provider&gt;NLM&lt;/remote-database-provider&gt;&lt;language&gt;eng&lt;/language&gt;&lt;/record&gt;&lt;/Cite&gt;&lt;/EndNote&gt;</w:instrText>
      </w:r>
      <w:r w:rsidR="00CD2586" w:rsidRPr="00B8741C">
        <w:fldChar w:fldCharType="separate"/>
      </w:r>
      <w:r w:rsidR="008F1706">
        <w:rPr>
          <w:noProof/>
        </w:rPr>
        <w:t>[50]</w:t>
      </w:r>
      <w:r w:rsidR="00CD2586" w:rsidRPr="00B8741C">
        <w:fldChar w:fldCharType="end"/>
      </w:r>
      <w:r w:rsidRPr="00B8741C">
        <w:t>. Alterations to the intestinal flora may play a role in the pathophysiology of KS, as 75% of kidney stones contain calcium oxalate and oxalate homeostasis is mainly maintained by the i</w:t>
      </w:r>
      <w:r w:rsidR="00CD2586" w:rsidRPr="00B8741C">
        <w:t>ntestinal flora</w:t>
      </w:r>
      <w:r w:rsidR="00CD2586" w:rsidRPr="00B8741C">
        <w:fldChar w:fldCharType="begin">
          <w:fldData xml:space="preserve">PEVuZE5vdGU+PENpdGU+PEF1dGhvcj5TdGVybjwvQXV0aG9yPjxZZWFyPjIwMTY8L1llYXI+PFJl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</w:fldData>
        </w:fldChar>
      </w:r>
      <w:r w:rsidR="008F1706">
        <w:instrText xml:space="preserve"> ADDIN EN.CITE </w:instrText>
      </w:r>
      <w:r w:rsidR="008F1706">
        <w:fldChar w:fldCharType="begin">
          <w:fldData xml:space="preserve">PEVuZE5vdGU+PENpdGU+PEF1dGhvcj5TdGVybjwvQXV0aG9yPjxZZWFyPjIwMTY8L1llYXI+PFJl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</w:fldData>
        </w:fldChar>
      </w:r>
      <w:r w:rsidR="008F1706">
        <w:instrText xml:space="preserve"> ADDIN EN.CITE.DATA </w:instrText>
      </w:r>
      <w:r w:rsidR="008F1706">
        <w:fldChar w:fldCharType="end"/>
      </w:r>
      <w:r w:rsidR="00CD2586" w:rsidRPr="00B8741C">
        <w:fldChar w:fldCharType="separate"/>
      </w:r>
      <w:r w:rsidR="008F1706">
        <w:rPr>
          <w:noProof/>
        </w:rPr>
        <w:t>[51]</w:t>
      </w:r>
      <w:r w:rsidR="00CD2586" w:rsidRPr="00B8741C">
        <w:fldChar w:fldCharType="end"/>
      </w:r>
      <w:r w:rsidRPr="00B8741C">
        <w:t xml:space="preserve">. Moreover, an inverse relationship has been found between the incidence of recurrent KS and the abundance of the intestinal bacteria </w:t>
      </w:r>
      <w:proofErr w:type="spellStart"/>
      <w:r w:rsidRPr="00B8741C">
        <w:rPr>
          <w:i/>
          <w:iCs/>
        </w:rPr>
        <w:t>Oxalobacter</w:t>
      </w:r>
      <w:proofErr w:type="spellEnd"/>
      <w:r w:rsidRPr="00B8741C">
        <w:rPr>
          <w:i/>
          <w:iCs/>
        </w:rPr>
        <w:t xml:space="preserve"> </w:t>
      </w:r>
      <w:proofErr w:type="spellStart"/>
      <w:r w:rsidRPr="00B8741C">
        <w:rPr>
          <w:i/>
          <w:iCs/>
        </w:rPr>
        <w:t>formigenes</w:t>
      </w:r>
      <w:proofErr w:type="spellEnd"/>
      <w:r w:rsidR="00CD2586" w:rsidRPr="00B8741C">
        <w:rPr>
          <w:iCs/>
        </w:rPr>
        <w:fldChar w:fldCharType="begin"/>
      </w:r>
      <w:r w:rsidR="008F1706">
        <w:rPr>
          <w:iCs/>
        </w:rPr>
        <w:instrText xml:space="preserve"> ADDIN EN.CITE &lt;EndNote&gt;&lt;Cite&gt;&lt;Author&gt;Siener&lt;/Author&gt;&lt;Year&gt;2013&lt;/Year&gt;&lt;RecNum&gt;1077&lt;/RecNum&gt;&lt;DisplayText&gt;[52]&lt;/DisplayText&gt;&lt;record&gt;&lt;rec-number&gt;1077&lt;/rec-number&gt;&lt;foreign-keys&gt;&lt;key app="EN" db-id="dzszrawtrfxvvter2d5p9pte2px5fdtwpv5d" timestamp="1660125409"&gt;1077&lt;/key&gt;&lt;/foreign-keys&gt;&lt;ref-type name="Journal Article"&gt;17&lt;/ref-type&gt;&lt;contributors&gt;&lt;authors&gt;&lt;author&gt;Siener, R.&lt;/author&gt;&lt;author&gt;Bangen, U.&lt;/author&gt;&lt;author&gt;Sidhu, H.&lt;/author&gt;&lt;author&gt;Hönow, R.&lt;/author&gt;&lt;author&gt;von Unruh, G.&lt;/author&gt;&lt;author&gt;Hesse, A.&lt;/author&gt;&lt;/authors&gt;&lt;/contributors&gt;&lt;auth-address&gt;University Stone Centre, Department of Urology, University of Bonn, Bonn, Germany. Roswitha.Siener@ukb.uni-bonn.de&lt;/auth-address&gt;&lt;titles&gt;&lt;title&gt;The role of Oxalobacter formigenes colonization in calcium oxalate stone disease&lt;/title&gt;&lt;secondary-title&gt;Kidney Int&lt;/secondary-title&gt;&lt;/titles&gt;&lt;periodical&gt;&lt;full-title&gt;Kidney Int&lt;/full-title&gt;&lt;/periodical&gt;&lt;pages&gt;1144-9&lt;/pages&gt;&lt;volume&gt;83&lt;/volume&gt;&lt;number&gt;6&lt;/number&gt;&lt;edition&gt;2013/03/29&lt;/edition&gt;&lt;keywords&gt;&lt;keyword&gt;Adult&lt;/keyword&gt;&lt;keyword&gt;Aged&lt;/keyword&gt;&lt;keyword&gt;Biomarkers/blood/urine&lt;/keyword&gt;&lt;keyword&gt;Calcium Oxalate/blood/*metabolism/urine&lt;/keyword&gt;&lt;keyword&gt;Diet&lt;/keyword&gt;&lt;keyword&gt;Female&lt;/keyword&gt;&lt;keyword&gt;Humans&lt;/keyword&gt;&lt;keyword&gt;Intestinal Absorption&lt;/keyword&gt;&lt;keyword&gt;Intestinal Mucosa/metabolism&lt;/keyword&gt;&lt;keyword&gt;Intestines/*microbiology&lt;/keyword&gt;&lt;keyword&gt;Male&lt;/keyword&gt;&lt;keyword&gt;Middle Aged&lt;/keyword&gt;&lt;keyword&gt;Oxalobacter formigenes/growth &amp;amp; development/*metabolism&lt;/keyword&gt;&lt;keyword&gt;Secondary Prevention&lt;/keyword&gt;&lt;keyword&gt;Urinary Calculi/metabolism/*microbiology/prevention &amp;amp; control&lt;/keyword&gt;&lt;keyword&gt;Young Adult&lt;/keyword&gt;&lt;/keywords&gt;&lt;dates&gt;&lt;year&gt;2013&lt;/year&gt;&lt;pub-dates&gt;&lt;date&gt;Jun&lt;/date&gt;&lt;/pub-dates&gt;&lt;/dates&gt;&lt;isbn&gt;0085-2538&lt;/isbn&gt;&lt;accession-num&gt;23536130&lt;/accession-num&gt;&lt;urls&gt;&lt;/urls&gt;&lt;electronic-resource-num&gt;10.1038/ki.2013.104&lt;/electronic-resource-num&gt;&lt;remote-database-provider&gt;NLM&lt;/remote-database-provider&gt;&lt;language&gt;eng&lt;/language&gt;&lt;/record&gt;&lt;/Cite&gt;&lt;/EndNote&gt;</w:instrText>
      </w:r>
      <w:r w:rsidR="00CD2586" w:rsidRPr="00B8741C">
        <w:rPr>
          <w:iCs/>
        </w:rPr>
        <w:fldChar w:fldCharType="separate"/>
      </w:r>
      <w:r w:rsidR="008F1706">
        <w:rPr>
          <w:iCs/>
          <w:noProof/>
        </w:rPr>
        <w:t>[52]</w:t>
      </w:r>
      <w:r w:rsidR="00CD2586" w:rsidRPr="00B8741C">
        <w:rPr>
          <w:iCs/>
        </w:rPr>
        <w:fldChar w:fldCharType="end"/>
      </w:r>
      <w:r w:rsidRPr="00B8741C">
        <w:t xml:space="preserve">. </w:t>
      </w:r>
      <w:proofErr w:type="spellStart"/>
      <w:r w:rsidRPr="00B8741C">
        <w:rPr>
          <w:i/>
          <w:iCs/>
        </w:rPr>
        <w:t>Oxalobacter</w:t>
      </w:r>
      <w:proofErr w:type="spellEnd"/>
      <w:r w:rsidRPr="00B8741C">
        <w:rPr>
          <w:i/>
          <w:iCs/>
        </w:rPr>
        <w:t xml:space="preserve"> </w:t>
      </w:r>
      <w:proofErr w:type="spellStart"/>
      <w:r w:rsidRPr="00B8741C">
        <w:rPr>
          <w:i/>
          <w:iCs/>
        </w:rPr>
        <w:t>formigenes</w:t>
      </w:r>
      <w:proofErr w:type="spellEnd"/>
      <w:r w:rsidRPr="00B8741C">
        <w:t xml:space="preserve"> can decompose oxalate in the gut, and thus reduce the formation of calcium oxalate kidney stones in humans</w:t>
      </w:r>
      <w:r w:rsidR="00CD2586" w:rsidRPr="00B8741C">
        <w:fldChar w:fldCharType="begin">
          <w:fldData xml:space="preserve">PEVuZE5vdGU+PENpdGU+PEF1dGhvcj5TdXJ5YXZhbnNoaTwvQXV0aG9yPjxZZWFyPjIwMTY8L1ll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</w:fldData>
        </w:fldChar>
      </w:r>
      <w:r w:rsidR="008F1706">
        <w:instrText xml:space="preserve"> ADDIN EN.CITE </w:instrText>
      </w:r>
      <w:r w:rsidR="008F1706">
        <w:fldChar w:fldCharType="begin">
          <w:fldData xml:space="preserve">PEVuZE5vdGU+PENpdGU+PEF1dGhvcj5TdXJ5YXZhbnNoaTwvQXV0aG9yPjxZZWFyPjIwMTY8L1ll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</w:fldData>
        </w:fldChar>
      </w:r>
      <w:r w:rsidR="008F1706">
        <w:instrText xml:space="preserve"> ADDIN EN.CITE.DATA </w:instrText>
      </w:r>
      <w:r w:rsidR="008F1706">
        <w:fldChar w:fldCharType="end"/>
      </w:r>
      <w:r w:rsidR="00CD2586" w:rsidRPr="00B8741C">
        <w:fldChar w:fldCharType="separate"/>
      </w:r>
      <w:r w:rsidR="008F1706">
        <w:rPr>
          <w:noProof/>
        </w:rPr>
        <w:t>[53]</w:t>
      </w:r>
      <w:r w:rsidR="00CD2586" w:rsidRPr="00B8741C">
        <w:fldChar w:fldCharType="end"/>
      </w:r>
      <w:r w:rsidRPr="00B8741C">
        <w:t xml:space="preserve">. Studies have shown that the intestinal microbial structure is significantly altered in patients with KS. The abundance of </w:t>
      </w:r>
      <w:proofErr w:type="spellStart"/>
      <w:r w:rsidRPr="00B8741C">
        <w:rPr>
          <w:i/>
          <w:iCs/>
        </w:rPr>
        <w:t>Prevotella</w:t>
      </w:r>
      <w:proofErr w:type="spellEnd"/>
      <w:r w:rsidRPr="00B8741C">
        <w:t xml:space="preserve"> was higher in a healthy control group, while the abundance of </w:t>
      </w:r>
      <w:r w:rsidRPr="00B8741C">
        <w:rPr>
          <w:i/>
          <w:iCs/>
        </w:rPr>
        <w:t>Bacteroides</w:t>
      </w:r>
      <w:r w:rsidRPr="00B8741C">
        <w:t xml:space="preserve"> was higher in patients with renal calculi</w:t>
      </w:r>
      <w:r w:rsidR="00CD2586" w:rsidRPr="00B8741C">
        <w:fldChar w:fldCharType="begin"/>
      </w:r>
      <w:r w:rsidR="008F1706">
        <w:instrText xml:space="preserve"> ADDIN EN.CITE &lt;EndNote&gt;&lt;Cite&gt;&lt;Author&gt;Ivanovski&lt;/Author&gt;&lt;Year&gt;2013&lt;/Year&gt;&lt;RecNum&gt;953&lt;/RecNum&gt;&lt;DisplayText&gt;[54]&lt;/DisplayText&gt;&lt;record&gt;&lt;rec-number&gt;953&lt;/rec-number&gt;&lt;foreign-keys&gt;&lt;key app="EN" db-id="dzszrawtrfxvvter2d5p9pte2px5fdtwpv5d" timestamp="1655977661"&gt;953&lt;/key&gt;&lt;/foreign-keys&gt;&lt;ref-type name="Journal Article"&gt;17&lt;/ref-type&gt;&lt;contributors&gt;&lt;authors&gt;&lt;author&gt;Ivanovski, O.&lt;/author&gt;&lt;author&gt;Drüeke, T. B.&lt;/author&gt;&lt;/authors&gt;&lt;/contributors&gt;&lt;auth-address&gt;University Clinic of Urology, Medical Faculty, Ss. Cyril and Methodius University, Skopje, Republic of Macedonia. ognen.ivanovski@yahoo.com&lt;/auth-address&gt;&lt;titles&gt;&lt;title&gt;A new era in the treatment of calcium oxalate stones?&lt;/title&gt;&lt;secondary-title&gt;Kidney Int&lt;/secondary-title&gt;&lt;/titles&gt;&lt;periodical&gt;&lt;full-title&gt;Kidney Int&lt;/full-title&gt;&lt;/periodical&gt;&lt;pages&gt;998-1000&lt;/pages&gt;&lt;volume&gt;83&lt;/volume&gt;&lt;number&gt;6&lt;/number&gt;&lt;edition&gt;2013/06/04&lt;/edition&gt;&lt;keywords&gt;&lt;keyword&gt;Calcium Oxalate/*metabolism&lt;/keyword&gt;&lt;keyword&gt;Female&lt;/keyword&gt;&lt;keyword&gt;Humans&lt;/keyword&gt;&lt;keyword&gt;Intestines/*microbiology&lt;/keyword&gt;&lt;keyword&gt;Male&lt;/keyword&gt;&lt;keyword&gt;Oxalobacter formigenes/*metabolism&lt;/keyword&gt;&lt;keyword&gt;Urinary Calculi/*microbiology&lt;/keyword&gt;&lt;/keywords&gt;&lt;dates&gt;&lt;year&gt;2013&lt;/year&gt;&lt;pub-dates&gt;&lt;date&gt;Jun&lt;/date&gt;&lt;/pub-dates&gt;&lt;/dates&gt;&lt;isbn&gt;0085-2538&lt;/isbn&gt;&lt;accession-num&gt;23728004&lt;/accession-num&gt;&lt;urls&gt;&lt;/urls&gt;&lt;electronic-resource-num&gt;10.1038/ki.2013.41&lt;/electronic-resource-num&gt;&lt;remote-database-provider&gt;NLM&lt;/remote-database-provider&gt;&lt;language&gt;eng&lt;/language&gt;&lt;/record&gt;&lt;/Cite&gt;&lt;/EndNote&gt;</w:instrText>
      </w:r>
      <w:r w:rsidR="00CD2586" w:rsidRPr="00B8741C">
        <w:fldChar w:fldCharType="separate"/>
      </w:r>
      <w:r w:rsidR="008F1706">
        <w:rPr>
          <w:noProof/>
        </w:rPr>
        <w:t>[54]</w:t>
      </w:r>
      <w:r w:rsidR="00CD2586" w:rsidRPr="00B8741C">
        <w:fldChar w:fldCharType="end"/>
      </w:r>
      <w:r w:rsidRPr="00B8741C">
        <w:t xml:space="preserve">. Moreover, β diversity was lower in patients with kidney stones compared </w:t>
      </w:r>
      <w:r w:rsidRPr="00B8741C">
        <w:lastRenderedPageBreak/>
        <w:t xml:space="preserve">to healthy controls, and </w:t>
      </w:r>
      <w:r w:rsidRPr="00B8741C">
        <w:rPr>
          <w:i/>
          <w:iCs/>
        </w:rPr>
        <w:t>Bacteroidetes</w:t>
      </w:r>
      <w:r w:rsidRPr="00B8741C">
        <w:t xml:space="preserve"> and </w:t>
      </w:r>
      <w:r w:rsidRPr="00B8741C">
        <w:rPr>
          <w:i/>
          <w:iCs/>
        </w:rPr>
        <w:t>Pseudomonas</w:t>
      </w:r>
      <w:r w:rsidRPr="00B8741C">
        <w:t xml:space="preserve"> were enriched in patients with </w:t>
      </w:r>
      <w:r w:rsidR="00CD2586" w:rsidRPr="00B8741C">
        <w:t>KS</w:t>
      </w:r>
      <w:r w:rsidR="00CD2586" w:rsidRPr="00B8741C">
        <w:fldChar w:fldCharType="begin">
          <w:fldData xml:space="preserve">PEVuZE5vdGU+PENpdGU+PEF1dGhvcj5UYW5nPC9BdXRob3I+PFllYXI+MjAxODwvWWVhcj48UmVj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</w:fldData>
        </w:fldChar>
      </w:r>
      <w:r w:rsidR="008F1706">
        <w:instrText xml:space="preserve"> ADDIN EN.CITE </w:instrText>
      </w:r>
      <w:r w:rsidR="008F1706">
        <w:fldChar w:fldCharType="begin">
          <w:fldData xml:space="preserve">PEVuZE5vdGU+PENpdGU+PEF1dGhvcj5UYW5nPC9BdXRob3I+PFllYXI+MjAxODwvWWVhcj48UmVj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</w:fldData>
        </w:fldChar>
      </w:r>
      <w:r w:rsidR="008F1706">
        <w:instrText xml:space="preserve"> ADDIN EN.CITE.DATA </w:instrText>
      </w:r>
      <w:r w:rsidR="008F1706">
        <w:fldChar w:fldCharType="end"/>
      </w:r>
      <w:r w:rsidR="00CD2586" w:rsidRPr="00B8741C">
        <w:fldChar w:fldCharType="separate"/>
      </w:r>
      <w:r w:rsidR="008F1706">
        <w:rPr>
          <w:noProof/>
        </w:rPr>
        <w:t>[55]</w:t>
      </w:r>
      <w:r w:rsidR="00CD2586" w:rsidRPr="00B8741C">
        <w:fldChar w:fldCharType="end"/>
      </w:r>
      <w:r w:rsidRPr="00B8741C">
        <w:t>.</w:t>
      </w:r>
    </w:p>
    <w:p w14:paraId="42F7866E" w14:textId="77777777" w:rsidR="00332E3E" w:rsidRPr="00B8741C" w:rsidRDefault="00332E3E" w:rsidP="00B8741C"/>
    <w:p w14:paraId="2CED109D" w14:textId="77777777" w:rsidR="00332E3E" w:rsidRPr="00B8741C" w:rsidRDefault="00332E3E" w:rsidP="00B8741C">
      <w:pPr>
        <w:rPr>
          <w:b/>
        </w:rPr>
      </w:pPr>
      <w:r w:rsidRPr="00B8741C">
        <w:rPr>
          <w:b/>
        </w:rPr>
        <w:t>2.5 Acute kidney injury</w:t>
      </w:r>
    </w:p>
    <w:p w14:paraId="1DA32B08" w14:textId="6E9CA2D1" w:rsidR="00332E3E" w:rsidRPr="00B8741C" w:rsidRDefault="00332E3E" w:rsidP="00B8741C">
      <w:r w:rsidRPr="00B8741C">
        <w:rPr>
          <w:bCs/>
        </w:rPr>
        <w:t>Acute kidney injury (AKI</w:t>
      </w:r>
      <w:r w:rsidRPr="00B8741C">
        <w:t>) has high mortality and morbidity rates</w:t>
      </w:r>
      <w:r w:rsidR="00E772E8" w:rsidRPr="00B8741C">
        <w:fldChar w:fldCharType="begin">
          <w:fldData xml:space="preserve">PEVuZE5vdGU+PENpdGU+PEF1dGhvcj5Ib3N0ZTwvQXV0aG9yPjxZZWFyPjIwMTU8L1llYXI+PFJl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</w:fldData>
        </w:fldChar>
      </w:r>
      <w:r w:rsidR="008F1706">
        <w:instrText xml:space="preserve"> ADDIN EN.CITE </w:instrText>
      </w:r>
      <w:r w:rsidR="008F1706">
        <w:fldChar w:fldCharType="begin">
          <w:fldData xml:space="preserve">PEVuZE5vdGU+PENpdGU+PEF1dGhvcj5Ib3N0ZTwvQXV0aG9yPjxZZWFyPjIwMTU8L1llYXI+PFJl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</w:fldData>
        </w:fldChar>
      </w:r>
      <w:r w:rsidR="008F1706">
        <w:instrText xml:space="preserve"> ADDIN EN.CITE.DATA </w:instrText>
      </w:r>
      <w:r w:rsidR="008F1706">
        <w:fldChar w:fldCharType="end"/>
      </w:r>
      <w:r w:rsidR="00E772E8" w:rsidRPr="00B8741C">
        <w:fldChar w:fldCharType="separate"/>
      </w:r>
      <w:r w:rsidR="008F1706">
        <w:rPr>
          <w:noProof/>
        </w:rPr>
        <w:t>[56]</w:t>
      </w:r>
      <w:r w:rsidR="00E772E8" w:rsidRPr="00B8741C">
        <w:fldChar w:fldCharType="end"/>
      </w:r>
      <w:r w:rsidRPr="00B8741C">
        <w:t xml:space="preserve">. Interestingly, the intestinal flora plays an important role in the pathogenesis of AKI. AKI disrupts the immune system and metabolism, which leads to damage to intestinal epithelial structures. This disruption can increase the transfer of bacteria, inflammatory </w:t>
      </w:r>
      <w:proofErr w:type="gramStart"/>
      <w:r w:rsidRPr="00B8741C">
        <w:t>factors</w:t>
      </w:r>
      <w:proofErr w:type="gramEnd"/>
      <w:r w:rsidRPr="00B8741C">
        <w:t xml:space="preserve"> and toxins through the gut epithelial barrier, which leads to disorder of the </w:t>
      </w:r>
      <w:r w:rsidR="00E772E8" w:rsidRPr="00B8741C">
        <w:t>intestinal microecology</w:t>
      </w:r>
      <w:r w:rsidR="00E772E8" w:rsidRPr="00B8741C">
        <w:fldChar w:fldCharType="begin">
          <w:fldData xml:space="preserve">PEVuZE5vdGU+PENpdGU+PEF1dGhvcj5LYXJhc2F3YTwvQXV0aG9yPjxZZWFyPjIwMTU8L1llYXI+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</w:fldData>
        </w:fldChar>
      </w:r>
      <w:r w:rsidR="008F1706">
        <w:instrText xml:space="preserve"> ADDIN EN.CITE </w:instrText>
      </w:r>
      <w:r w:rsidR="008F1706">
        <w:fldChar w:fldCharType="begin">
          <w:fldData xml:space="preserve">PEVuZE5vdGU+PENpdGU+PEF1dGhvcj5LYXJhc2F3YTwvQXV0aG9yPjxZZWFyPjIwMTU8L1llYXI+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</w:fldData>
        </w:fldChar>
      </w:r>
      <w:r w:rsidR="008F1706">
        <w:instrText xml:space="preserve"> ADDIN EN.CITE.DATA </w:instrText>
      </w:r>
      <w:r w:rsidR="008F1706">
        <w:fldChar w:fldCharType="end"/>
      </w:r>
      <w:r w:rsidR="00E772E8" w:rsidRPr="00B8741C">
        <w:fldChar w:fldCharType="separate"/>
      </w:r>
      <w:r w:rsidR="008F1706">
        <w:rPr>
          <w:noProof/>
        </w:rPr>
        <w:t>[57, 58]</w:t>
      </w:r>
      <w:r w:rsidR="00E772E8" w:rsidRPr="00B8741C">
        <w:fldChar w:fldCharType="end"/>
      </w:r>
      <w:r w:rsidRPr="00B8741C">
        <w:t>. Imbalances in the intestinal flora may also enable toxins to directly exacerbate AKI</w:t>
      </w:r>
      <w:r w:rsidR="00E772E8" w:rsidRPr="00B8741C">
        <w:fldChar w:fldCharType="begin">
          <w:fldData xml:space="preserve">PEVuZE5vdGU+PENpdGU+PEF1dGhvcj5XYW5nPC9BdXRob3I+PFllYXI+MjAxOTwvWWVhcj48UmVj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=
</w:fldData>
        </w:fldChar>
      </w:r>
      <w:r w:rsidR="008F1706">
        <w:instrText xml:space="preserve"> ADDIN EN.CITE </w:instrText>
      </w:r>
      <w:r w:rsidR="008F1706">
        <w:fldChar w:fldCharType="begin">
          <w:fldData xml:space="preserve">PEVuZE5vdGU+PENpdGU+PEF1dGhvcj5XYW5nPC9BdXRob3I+PFllYXI+MjAxOTwvWWVhcj48UmVj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=
</w:fldData>
        </w:fldChar>
      </w:r>
      <w:r w:rsidR="008F1706">
        <w:instrText xml:space="preserve"> ADDIN EN.CITE.DATA </w:instrText>
      </w:r>
      <w:r w:rsidR="008F1706">
        <w:fldChar w:fldCharType="end"/>
      </w:r>
      <w:r w:rsidR="00E772E8" w:rsidRPr="00B8741C">
        <w:fldChar w:fldCharType="separate"/>
      </w:r>
      <w:r w:rsidR="008F1706">
        <w:rPr>
          <w:noProof/>
        </w:rPr>
        <w:t>[59]</w:t>
      </w:r>
      <w:r w:rsidR="00E772E8" w:rsidRPr="00B8741C">
        <w:fldChar w:fldCharType="end"/>
      </w:r>
      <w:r w:rsidRPr="00B8741C">
        <w:t>. The interplay between gut dysbiosis and the renal system is an important regulator of AKI</w:t>
      </w:r>
      <w:r w:rsidR="00E772E8" w:rsidRPr="00B8741C">
        <w:fldChar w:fldCharType="begin">
          <w:fldData xml:space="preserve">PEVuZE5vdGU+PENpdGU+PEF1dGhvcj5DaG91PC9BdXRob3I+PFllYXI+MjAyMjwvWWVhcj48UmVj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</w:fldData>
        </w:fldChar>
      </w:r>
      <w:r w:rsidR="008F1706">
        <w:instrText xml:space="preserve"> ADDIN EN.CITE </w:instrText>
      </w:r>
      <w:r w:rsidR="008F1706">
        <w:fldChar w:fldCharType="begin">
          <w:fldData xml:space="preserve">PEVuZE5vdGU+PENpdGU+PEF1dGhvcj5DaG91PC9BdXRob3I+PFllYXI+MjAyMjwvWWVhcj48UmVj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</w:fldData>
        </w:fldChar>
      </w:r>
      <w:r w:rsidR="008F1706">
        <w:instrText xml:space="preserve"> ADDIN EN.CITE.DATA </w:instrText>
      </w:r>
      <w:r w:rsidR="008F1706">
        <w:fldChar w:fldCharType="end"/>
      </w:r>
      <w:r w:rsidR="00E772E8" w:rsidRPr="00B8741C">
        <w:fldChar w:fldCharType="separate"/>
      </w:r>
      <w:r w:rsidR="008F1706">
        <w:rPr>
          <w:noProof/>
        </w:rPr>
        <w:t>[60]</w:t>
      </w:r>
      <w:r w:rsidR="00E772E8" w:rsidRPr="00B8741C">
        <w:fldChar w:fldCharType="end"/>
      </w:r>
      <w:r w:rsidRPr="00B8741C">
        <w:t xml:space="preserve">, and suggests that changes in the gut flora may reflect the course of AKI to some extent. The abundance of </w:t>
      </w:r>
      <w:proofErr w:type="spellStart"/>
      <w:r w:rsidRPr="00B8741C">
        <w:rPr>
          <w:i/>
          <w:iCs/>
        </w:rPr>
        <w:t>Dantobacter</w:t>
      </w:r>
      <w:proofErr w:type="spellEnd"/>
      <w:r w:rsidRPr="00B8741C">
        <w:t xml:space="preserve"> was significantly increased in the intestinal tract of a mouse model of </w:t>
      </w:r>
      <w:r w:rsidR="00E772E8" w:rsidRPr="00B8741C">
        <w:t>AKI</w:t>
      </w:r>
      <w:r w:rsidR="00E772E8" w:rsidRPr="00B8741C">
        <w:fldChar w:fldCharType="begin"/>
      </w:r>
      <w:r w:rsidR="008F1706">
        <w:instrText xml:space="preserve"> ADDIN EN.CITE &lt;EndNote&gt;&lt;Cite&gt;&lt;Author&gt;Peterson&lt;/Author&gt;&lt;Year&gt;2013&lt;/Year&gt;&lt;RecNum&gt;1093&lt;/RecNum&gt;&lt;DisplayText&gt;[61]&lt;/DisplayText&gt;&lt;record&gt;&lt;rec-number&gt;1093&lt;/rec-number&gt;&lt;foreign-keys&gt;&lt;key app="EN" db-id="dzszrawtrfxvvter2d5p9pte2px5fdtwpv5d" timestamp="1660126925"&gt;1093&lt;/key&gt;&lt;/foreign-keys&gt;&lt;ref-type name="Journal Article"&gt;17&lt;/ref-type&gt;&lt;contributors&gt;&lt;authors&gt;&lt;author&gt;Peterson, DA&lt;/author&gt;&lt;author&gt;Chen, Y&lt;/author&gt;&lt;author&gt;Noel, S&lt;/author&gt;&lt;author&gt;Bandapalle, S&lt;/author&gt;&lt;author&gt;Martina-Lingua, MN&lt;/author&gt;&lt;author&gt;White, JR&lt;/author&gt;&lt;author&gt;Hamad, ARA&lt;/author&gt;&lt;author&gt;Rabb, H&lt;/author&gt;&lt;/authors&gt;&lt;/contributors&gt;&lt;titles&gt;&lt;title&gt;Acute kidney injury in mice induces specific changes in gut microbiota&lt;/title&gt;&lt;secondary-title&gt;J Am Soc Nephrol&lt;/secondary-title&gt;&lt;/titles&gt;&lt;periodical&gt;&lt;full-title&gt;J Am Soc Nephrol&lt;/full-title&gt;&lt;/periodical&gt;&lt;pages&gt;638A&lt;/pages&gt;&lt;volume&gt;24&lt;/volume&gt;&lt;dates&gt;&lt;year&gt;2013&lt;/year&gt;&lt;/dates&gt;&lt;urls&gt;&lt;/urls&gt;&lt;/record&gt;&lt;/Cite&gt;&lt;/EndNote&gt;</w:instrText>
      </w:r>
      <w:r w:rsidR="00E772E8" w:rsidRPr="00B8741C">
        <w:fldChar w:fldCharType="separate"/>
      </w:r>
      <w:r w:rsidR="008F1706">
        <w:rPr>
          <w:noProof/>
        </w:rPr>
        <w:t>[61]</w:t>
      </w:r>
      <w:r w:rsidR="00E772E8" w:rsidRPr="00B8741C">
        <w:fldChar w:fldCharType="end"/>
      </w:r>
      <w:r w:rsidRPr="00B8741C">
        <w:t xml:space="preserve">. Furthermore, ischemia-reperfusion injury in a model of AKI increased the abundance of </w:t>
      </w:r>
      <w:r w:rsidRPr="00B8741C">
        <w:rPr>
          <w:i/>
          <w:iCs/>
        </w:rPr>
        <w:t>Clostridium</w:t>
      </w:r>
      <w:r w:rsidRPr="00B8741C">
        <w:t xml:space="preserve"> and </w:t>
      </w:r>
      <w:proofErr w:type="spellStart"/>
      <w:r w:rsidRPr="00B8741C">
        <w:rPr>
          <w:i/>
          <w:iCs/>
        </w:rPr>
        <w:t>Ruminococcus</w:t>
      </w:r>
      <w:proofErr w:type="spellEnd"/>
      <w:r w:rsidRPr="00B8741C">
        <w:t xml:space="preserve"> and decreased the abundance of </w:t>
      </w:r>
      <w:r w:rsidRPr="00B8741C">
        <w:rPr>
          <w:i/>
          <w:iCs/>
        </w:rPr>
        <w:t>Bifidobacterium</w:t>
      </w:r>
      <w:r w:rsidRPr="00B8741C">
        <w:t xml:space="preserve"> TM7. The overall characteristics of dysbiosis in AKI are an increase in </w:t>
      </w:r>
      <w:proofErr w:type="spellStart"/>
      <w:r w:rsidRPr="00B8741C">
        <w:rPr>
          <w:i/>
          <w:iCs/>
        </w:rPr>
        <w:t>Enterobacteriacea</w:t>
      </w:r>
      <w:proofErr w:type="spellEnd"/>
      <w:r w:rsidRPr="00B8741C">
        <w:t xml:space="preserve"> and a decrease in </w:t>
      </w:r>
      <w:r w:rsidRPr="00B8741C">
        <w:rPr>
          <w:i/>
          <w:iCs/>
        </w:rPr>
        <w:t>Lactobacilli</w:t>
      </w:r>
      <w:r w:rsidR="00EA5D1D" w:rsidRPr="00B8741C">
        <w:rPr>
          <w:iCs/>
        </w:rPr>
        <w:fldChar w:fldCharType="begin">
          <w:fldData xml:space="preserve">PEVuZE5vdGU+PENpdGU+PEF1dGhvcj5ZYW5nPC9BdXRob3I+PFllYXI+MjAyMDwvWWVhcj48UmVj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</w:fldData>
        </w:fldChar>
      </w:r>
      <w:r w:rsidR="008F1706">
        <w:rPr>
          <w:iCs/>
        </w:rPr>
        <w:instrText xml:space="preserve"> ADDIN EN.CITE </w:instrText>
      </w:r>
      <w:r w:rsidR="008F1706">
        <w:rPr>
          <w:iCs/>
        </w:rPr>
        <w:fldChar w:fldCharType="begin">
          <w:fldData xml:space="preserve">PEVuZE5vdGU+PENpdGU+PEF1dGhvcj5ZYW5nPC9BdXRob3I+PFllYXI+MjAyMDwvWWVhcj48UmVj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</w:fldData>
        </w:fldChar>
      </w:r>
      <w:r w:rsidR="008F1706">
        <w:rPr>
          <w:iCs/>
        </w:rPr>
        <w:instrText xml:space="preserve"> ADDIN EN.CITE.DATA </w:instrText>
      </w:r>
      <w:r w:rsidR="008F1706">
        <w:rPr>
          <w:iCs/>
        </w:rPr>
      </w:r>
      <w:r w:rsidR="008F1706">
        <w:rPr>
          <w:iCs/>
        </w:rPr>
        <w:fldChar w:fldCharType="end"/>
      </w:r>
      <w:r w:rsidR="00EA5D1D" w:rsidRPr="00B8741C">
        <w:rPr>
          <w:iCs/>
        </w:rPr>
      </w:r>
      <w:r w:rsidR="00EA5D1D" w:rsidRPr="00B8741C">
        <w:rPr>
          <w:iCs/>
        </w:rPr>
        <w:fldChar w:fldCharType="separate"/>
      </w:r>
      <w:r w:rsidR="008F1706">
        <w:rPr>
          <w:iCs/>
          <w:noProof/>
        </w:rPr>
        <w:t>[58]</w:t>
      </w:r>
      <w:r w:rsidR="00EA5D1D" w:rsidRPr="00B8741C">
        <w:rPr>
          <w:iCs/>
        </w:rPr>
        <w:fldChar w:fldCharType="end"/>
      </w:r>
      <w:r w:rsidR="00EA5D1D" w:rsidRPr="00B8741C">
        <w:t>.</w:t>
      </w:r>
    </w:p>
    <w:p w14:paraId="17B69D23" w14:textId="77777777" w:rsidR="00332E3E" w:rsidRPr="00B8741C" w:rsidRDefault="00332E3E" w:rsidP="00B8741C"/>
    <w:p w14:paraId="53B70947" w14:textId="77777777" w:rsidR="00332E3E" w:rsidRPr="00B8741C" w:rsidRDefault="00332E3E" w:rsidP="00B8741C">
      <w:pPr>
        <w:rPr>
          <w:rFonts w:eastAsia="Times New Roman"/>
          <w:b/>
        </w:rPr>
      </w:pPr>
      <w:r w:rsidRPr="00B8741C">
        <w:rPr>
          <w:rFonts w:eastAsia="Times New Roman"/>
          <w:b/>
        </w:rPr>
        <w:t>2.6 Diabetic nephropathy</w:t>
      </w:r>
    </w:p>
    <w:p w14:paraId="2FEBC029" w14:textId="19AA438E" w:rsidR="00332E3E" w:rsidRPr="00B8741C" w:rsidRDefault="00332E3E" w:rsidP="00B8741C">
      <w:pPr>
        <w:rPr>
          <w:rFonts w:eastAsia="Times New Roman"/>
        </w:rPr>
      </w:pPr>
      <w:r w:rsidRPr="00B8741C">
        <w:rPr>
          <w:rFonts w:eastAsia="Times New Roman"/>
        </w:rPr>
        <w:t>Diabetic nephropathy is one of the most severe and prognostic complications of diabetes mellitus.</w:t>
      </w:r>
      <w:r w:rsidRPr="00B8741C">
        <w:t xml:space="preserve"> </w:t>
      </w:r>
      <w:r w:rsidRPr="00B8741C">
        <w:rPr>
          <w:rFonts w:eastAsia="Times New Roman"/>
        </w:rPr>
        <w:t>Disturbances in the gut microbiota have been observed in type 1 and type 2 diabetes, including</w:t>
      </w:r>
      <w:r w:rsidRPr="00B8741C">
        <w:t xml:space="preserve"> significant reductions in </w:t>
      </w:r>
      <w:r w:rsidRPr="00B8741C">
        <w:rPr>
          <w:rFonts w:eastAsia="Times New Roman"/>
        </w:rPr>
        <w:t xml:space="preserve">the abundance of </w:t>
      </w:r>
      <w:r w:rsidRPr="00B8741C">
        <w:rPr>
          <w:rFonts w:eastAsia="Times New Roman"/>
          <w:i/>
          <w:iCs/>
        </w:rPr>
        <w:t>Lactobacillus</w:t>
      </w:r>
      <w:r w:rsidRPr="00B8741C">
        <w:rPr>
          <w:rFonts w:eastAsia="Times New Roman"/>
        </w:rPr>
        <w:t xml:space="preserve"> and </w:t>
      </w:r>
      <w:proofErr w:type="spellStart"/>
      <w:r w:rsidRPr="00B8741C">
        <w:rPr>
          <w:rFonts w:eastAsia="Times New Roman"/>
          <w:i/>
          <w:iCs/>
        </w:rPr>
        <w:t>Bifidobacteria</w:t>
      </w:r>
      <w:proofErr w:type="spellEnd"/>
      <w:r w:rsidRPr="00B8741C">
        <w:rPr>
          <w:rFonts w:eastAsia="Times New Roman"/>
        </w:rPr>
        <w:t>,</w:t>
      </w:r>
      <w:r w:rsidRPr="00B8741C">
        <w:rPr>
          <w:rFonts w:eastAsia="Times New Roman"/>
          <w:i/>
          <w:iCs/>
        </w:rPr>
        <w:t xml:space="preserve"> </w:t>
      </w:r>
      <w:r w:rsidRPr="00B8741C">
        <w:rPr>
          <w:rFonts w:eastAsia="Times New Roman"/>
        </w:rPr>
        <w:t>which are involved in maintenance of intestinal epithelial integrity.</w:t>
      </w:r>
      <w:r w:rsidRPr="00B8741C">
        <w:t xml:space="preserve"> </w:t>
      </w:r>
      <w:r w:rsidRPr="00B8741C">
        <w:rPr>
          <w:rFonts w:eastAsia="Times New Roman"/>
        </w:rPr>
        <w:t xml:space="preserve">Other bacteria with high pathogenic potential, such as </w:t>
      </w:r>
      <w:r w:rsidRPr="00B8741C">
        <w:rPr>
          <w:rFonts w:eastAsia="Times New Roman"/>
          <w:i/>
          <w:iCs/>
        </w:rPr>
        <w:t>Clostridium</w:t>
      </w:r>
      <w:r w:rsidRPr="00B8741C">
        <w:rPr>
          <w:rFonts w:eastAsia="Times New Roman"/>
        </w:rPr>
        <w:t xml:space="preserve"> and </w:t>
      </w:r>
      <w:r w:rsidRPr="00B8741C">
        <w:rPr>
          <w:rFonts w:eastAsia="Times New Roman"/>
          <w:i/>
          <w:iCs/>
        </w:rPr>
        <w:t>Bacteroidetes</w:t>
      </w:r>
      <w:r w:rsidRPr="00B8741C">
        <w:rPr>
          <w:rFonts w:eastAsia="Times New Roman"/>
        </w:rPr>
        <w:t>, were significa</w:t>
      </w:r>
      <w:r w:rsidR="00EA5D1D" w:rsidRPr="00B8741C">
        <w:rPr>
          <w:rFonts w:eastAsia="Times New Roman"/>
        </w:rPr>
        <w:t>ntly increased in abundance</w:t>
      </w:r>
      <w:r w:rsidR="00EA5D1D" w:rsidRPr="00B8741C">
        <w:rPr>
          <w:rFonts w:eastAsia="Times New Roman"/>
        </w:rPr>
        <w:fldChar w:fldCharType="begin">
          <w:fldData xml:space="preserve">PEVuZE5vdGU+PENpdGU+PEF1dGhvcj5NZXJ0b3dza2E8L0F1dGhvcj48WWVhcj4yMDIxPC9ZZWFy
PjxSZWNOdW0+OTYwPC9SZWNOdW0+PERpc3BsYXlUZXh0Pls2Ml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
</w:fldData>
        </w:fldChar>
      </w:r>
      <w:r w:rsidR="008F1706">
        <w:rPr>
          <w:rFonts w:eastAsia="Times New Roman"/>
        </w:rPr>
        <w:instrText xml:space="preserve"> ADDIN EN.CITE </w:instrText>
      </w:r>
      <w:r w:rsidR="008F1706">
        <w:rPr>
          <w:rFonts w:eastAsia="Times New Roman"/>
        </w:rPr>
        <w:fldChar w:fldCharType="begin">
          <w:fldData xml:space="preserve">PEVuZE5vdGU+PENpdGU+PEF1dGhvcj5NZXJ0b3dza2E8L0F1dGhvcj48WWVhcj4yMDIxPC9ZZWFy
PjxSZWNOdW0+OTYwPC9SZWNOdW0+PERpc3BsYXlUZXh0Pls2Ml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
</w:fldData>
        </w:fldChar>
      </w:r>
      <w:r w:rsidR="008F1706">
        <w:rPr>
          <w:rFonts w:eastAsia="Times New Roman"/>
        </w:rPr>
        <w:instrText xml:space="preserve"> ADDIN EN.CITE.DATA </w:instrText>
      </w:r>
      <w:r w:rsidR="008F1706">
        <w:rPr>
          <w:rFonts w:eastAsia="Times New Roman"/>
        </w:rPr>
      </w:r>
      <w:r w:rsidR="008F1706">
        <w:rPr>
          <w:rFonts w:eastAsia="Times New Roman"/>
        </w:rPr>
        <w:fldChar w:fldCharType="end"/>
      </w:r>
      <w:r w:rsidR="00EA5D1D" w:rsidRPr="00B8741C">
        <w:rPr>
          <w:rFonts w:eastAsia="Times New Roman"/>
        </w:rPr>
      </w:r>
      <w:r w:rsidR="00EA5D1D" w:rsidRPr="00B8741C">
        <w:rPr>
          <w:rFonts w:eastAsia="Times New Roman"/>
        </w:rPr>
        <w:fldChar w:fldCharType="separate"/>
      </w:r>
      <w:r w:rsidR="008F1706">
        <w:rPr>
          <w:rFonts w:eastAsia="Times New Roman"/>
          <w:noProof/>
        </w:rPr>
        <w:t>[62]</w:t>
      </w:r>
      <w:r w:rsidR="00EA5D1D" w:rsidRPr="00B8741C">
        <w:rPr>
          <w:rFonts w:eastAsia="Times New Roman"/>
        </w:rPr>
        <w:fldChar w:fldCharType="end"/>
      </w:r>
      <w:r w:rsidRPr="00B8741C">
        <w:rPr>
          <w:rFonts w:eastAsia="Times New Roman"/>
        </w:rPr>
        <w:t>.</w:t>
      </w:r>
      <w:r w:rsidRPr="00B8741C">
        <w:t xml:space="preserve"> </w:t>
      </w:r>
      <w:r w:rsidRPr="00B8741C">
        <w:rPr>
          <w:rFonts w:eastAsia="Times New Roman"/>
        </w:rPr>
        <w:t>In addition, intestinal flora that produce short-chain fatty acids</w:t>
      </w:r>
      <w:r w:rsidR="00105A4A" w:rsidRPr="00B8741C">
        <w:rPr>
          <w:rFonts w:eastAsia="Times New Roman"/>
        </w:rPr>
        <w:t xml:space="preserve"> (SCFAs)</w:t>
      </w:r>
      <w:r w:rsidRPr="00B8741C">
        <w:rPr>
          <w:rFonts w:eastAsia="Times New Roman"/>
        </w:rPr>
        <w:t xml:space="preserve"> are significantly reduced in patient</w:t>
      </w:r>
      <w:r w:rsidR="00EA5D1D" w:rsidRPr="00B8741C">
        <w:rPr>
          <w:rFonts w:eastAsia="Times New Roman"/>
        </w:rPr>
        <w:t>s with diabetic nephropathy</w:t>
      </w:r>
      <w:r w:rsidR="00EA5D1D" w:rsidRPr="00B8741C">
        <w:rPr>
          <w:rFonts w:eastAsia="Times New Roman"/>
        </w:rPr>
        <w:fldChar w:fldCharType="begin">
          <w:fldData xml:space="preserve">PEVuZE5vdGU+PENpdGU+PEF1dGhvcj5ZdTwvQXV0aG9yPjxZZWFyPjIwMjA8L1llYXI+PFJlY051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</w:fldData>
        </w:fldChar>
      </w:r>
      <w:r w:rsidR="008F1706">
        <w:rPr>
          <w:rFonts w:eastAsia="Times New Roman"/>
        </w:rPr>
        <w:instrText xml:space="preserve"> ADDIN EN.CITE </w:instrText>
      </w:r>
      <w:r w:rsidR="008F1706">
        <w:rPr>
          <w:rFonts w:eastAsia="Times New Roman"/>
        </w:rPr>
        <w:fldChar w:fldCharType="begin">
          <w:fldData xml:space="preserve">PEVuZE5vdGU+PENpdGU+PEF1dGhvcj5ZdTwvQXV0aG9yPjxZZWFyPjIwMjA8L1llYXI+PFJlY051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</w:fldData>
        </w:fldChar>
      </w:r>
      <w:r w:rsidR="008F1706">
        <w:rPr>
          <w:rFonts w:eastAsia="Times New Roman"/>
        </w:rPr>
        <w:instrText xml:space="preserve"> ADDIN EN.CITE.DATA </w:instrText>
      </w:r>
      <w:r w:rsidR="008F1706">
        <w:rPr>
          <w:rFonts w:eastAsia="Times New Roman"/>
        </w:rPr>
      </w:r>
      <w:r w:rsidR="008F1706">
        <w:rPr>
          <w:rFonts w:eastAsia="Times New Roman"/>
        </w:rPr>
        <w:fldChar w:fldCharType="end"/>
      </w:r>
      <w:r w:rsidR="00EA5D1D" w:rsidRPr="00B8741C">
        <w:rPr>
          <w:rFonts w:eastAsia="Times New Roman"/>
        </w:rPr>
      </w:r>
      <w:r w:rsidR="00EA5D1D" w:rsidRPr="00B8741C">
        <w:rPr>
          <w:rFonts w:eastAsia="Times New Roman"/>
        </w:rPr>
        <w:fldChar w:fldCharType="separate"/>
      </w:r>
      <w:r w:rsidR="008F1706">
        <w:rPr>
          <w:rFonts w:eastAsia="Times New Roman"/>
          <w:noProof/>
        </w:rPr>
        <w:t>[63]</w:t>
      </w:r>
      <w:r w:rsidR="00EA5D1D" w:rsidRPr="00B8741C">
        <w:rPr>
          <w:rFonts w:eastAsia="Times New Roman"/>
        </w:rPr>
        <w:fldChar w:fldCharType="end"/>
      </w:r>
      <w:r w:rsidRPr="00B8741C">
        <w:rPr>
          <w:rFonts w:eastAsia="Times New Roman"/>
        </w:rPr>
        <w:t>.</w:t>
      </w:r>
      <w:r w:rsidRPr="00B8741C">
        <w:t xml:space="preserve"> </w:t>
      </w:r>
      <w:r w:rsidRPr="00B8741C">
        <w:rPr>
          <w:rFonts w:eastAsia="Times New Roman"/>
        </w:rPr>
        <w:t xml:space="preserve">A meta-study suggested that </w:t>
      </w:r>
      <w:r w:rsidRPr="00B8741C">
        <w:rPr>
          <w:rFonts w:eastAsia="Times New Roman"/>
          <w:i/>
          <w:iCs/>
        </w:rPr>
        <w:t>H. pylori</w:t>
      </w:r>
      <w:r w:rsidRPr="00B8741C">
        <w:rPr>
          <w:rFonts w:eastAsia="Times New Roman"/>
        </w:rPr>
        <w:t xml:space="preserve"> infection is associated with increased risk of diabetic nephropathy and plays a role in the disease</w:t>
      </w:r>
      <w:r w:rsidR="00EA5D1D" w:rsidRPr="00B8741C">
        <w:rPr>
          <w:rFonts w:eastAsia="Times New Roman"/>
        </w:rPr>
        <w:fldChar w:fldCharType="begin"/>
      </w:r>
      <w:r w:rsidR="008F1706">
        <w:rPr>
          <w:rFonts w:eastAsia="Times New Roman"/>
        </w:rPr>
        <w:instrText xml:space="preserve"> ADDIN EN.CITE &lt;EndNote&gt;&lt;Cite&gt;&lt;Author&gt;Wang&lt;/Author&gt;&lt;Year&gt;2013&lt;/Year&gt;&lt;RecNum&gt;962&lt;/RecNum&gt;&lt;DisplayText&gt;[64]&lt;/DisplayText&gt;&lt;record&gt;&lt;rec-number&gt;962&lt;/rec-number&gt;&lt;foreign-keys&gt;&lt;key app="EN" db-id="dzszrawtrfxvvter2d5p9pte2px5fdtwpv5d" timestamp="1655977676"&gt;962&lt;/key&gt;&lt;/foreign-keys&gt;&lt;ref-type name="Journal Article"&gt;17&lt;/ref-type&gt;&lt;contributors&gt;&lt;authors&gt;&lt;author&gt;Wang, F.&lt;/author&gt;&lt;author&gt;Liu, J.&lt;/author&gt;&lt;author&gt;Lv, Z.&lt;/author&gt;&lt;/authors&gt;&lt;/contributors&gt;&lt;auth-address&gt;From the Department of Internal Medicine, Tianjin Union Medicine Center and Tianjin People&amp;apos;s Hospital.&lt;/auth-address&gt;&lt;titles&gt;&lt;title&gt;Association of Helicobacter pylori infection with diabetes mellitus and diabetic nephropathy: a meta-analysis of 39 studies involving more than 20,000 participants&lt;/title&gt;&lt;secondary-title&gt;Scand J Infect Dis&lt;/secondary-title&gt;&lt;/titles&gt;&lt;periodical&gt;&lt;full-title&gt;Scand J Infect Dis&lt;/full-title&gt;&lt;/periodical&gt;&lt;pages&gt;930-8&lt;/pages&gt;&lt;volume&gt;45&lt;/volume&gt;&lt;number&gt;12&lt;/number&gt;&lt;edition&gt;2013/10/23&lt;/edition&gt;&lt;keywords&gt;&lt;keyword&gt;Diabetes Complications/*microbiology&lt;/keyword&gt;&lt;keyword&gt;Diabetic Nephropathies/*microbiology&lt;/keyword&gt;&lt;keyword&gt;Helicobacter Infections/*complications&lt;/keyword&gt;&lt;keyword&gt;Helicobacter pylori/*isolation &amp;amp; purification/pathogenicity&lt;/keyword&gt;&lt;keyword&gt;Humans&lt;/keyword&gt;&lt;keyword&gt;Odds Ratio&lt;/keyword&gt;&lt;/keywords&gt;&lt;dates&gt;&lt;year&gt;2013&lt;/year&gt;&lt;pub-dates&gt;&lt;date&gt;Dec&lt;/date&gt;&lt;/pub-dates&gt;&lt;/dates&gt;&lt;isbn&gt;0036-5548&lt;/isbn&gt;&lt;accession-num&gt;24143873&lt;/accession-num&gt;&lt;urls&gt;&lt;/urls&gt;&lt;electronic-resource-num&gt;10.3109/00365548.2013.844351&lt;/electronic-resource-num&gt;&lt;remote-database-provider&gt;NLM&lt;/remote-database-provider&gt;&lt;language&gt;eng&lt;/language&gt;&lt;/record&gt;&lt;/Cite&gt;&lt;/EndNote&gt;</w:instrText>
      </w:r>
      <w:r w:rsidR="00EA5D1D" w:rsidRPr="00B8741C">
        <w:rPr>
          <w:rFonts w:eastAsia="Times New Roman"/>
        </w:rPr>
        <w:fldChar w:fldCharType="separate"/>
      </w:r>
      <w:r w:rsidR="008F1706">
        <w:rPr>
          <w:rFonts w:eastAsia="Times New Roman"/>
          <w:noProof/>
        </w:rPr>
        <w:t>[64]</w:t>
      </w:r>
      <w:r w:rsidR="00EA5D1D" w:rsidRPr="00B8741C">
        <w:rPr>
          <w:rFonts w:eastAsia="Times New Roman"/>
        </w:rPr>
        <w:fldChar w:fldCharType="end"/>
      </w:r>
      <w:r w:rsidRPr="00B8741C">
        <w:t xml:space="preserve">. Moreover, antigens on the surface of </w:t>
      </w:r>
      <w:proofErr w:type="spellStart"/>
      <w:r w:rsidRPr="00B8741C">
        <w:rPr>
          <w:i/>
          <w:iCs/>
        </w:rPr>
        <w:t>Leptotrichia</w:t>
      </w:r>
      <w:proofErr w:type="spellEnd"/>
      <w:r w:rsidRPr="00B8741C">
        <w:rPr>
          <w:i/>
          <w:iCs/>
        </w:rPr>
        <w:t xml:space="preserve"> </w:t>
      </w:r>
      <w:proofErr w:type="spellStart"/>
      <w:r w:rsidRPr="00B8741C">
        <w:rPr>
          <w:i/>
          <w:iCs/>
        </w:rPr>
        <w:t>googfellowii</w:t>
      </w:r>
      <w:proofErr w:type="spellEnd"/>
      <w:r w:rsidRPr="00B8741C">
        <w:t xml:space="preserve"> have been found to stimulate CD8+ T cells to attack islets, which can promote the development o</w:t>
      </w:r>
      <w:r w:rsidRPr="00B8741C">
        <w:rPr>
          <w:rFonts w:eastAsia="Times New Roman"/>
        </w:rPr>
        <w:t>f diabetic nephropathy.</w:t>
      </w:r>
      <w:r w:rsidRPr="00B8741C">
        <w:t xml:space="preserve"> </w:t>
      </w:r>
      <w:r w:rsidRPr="00B8741C">
        <w:rPr>
          <w:rFonts w:eastAsia="Times New Roman"/>
        </w:rPr>
        <w:t xml:space="preserve">Short-chain fatty acid metabolites of </w:t>
      </w:r>
      <w:r w:rsidRPr="00B8741C">
        <w:rPr>
          <w:rFonts w:eastAsia="Times New Roman"/>
          <w:i/>
          <w:iCs/>
        </w:rPr>
        <w:t>Lactobacillus</w:t>
      </w:r>
      <w:r w:rsidRPr="00B8741C">
        <w:rPr>
          <w:rFonts w:eastAsia="Times New Roman"/>
        </w:rPr>
        <w:t xml:space="preserve"> and </w:t>
      </w:r>
      <w:r w:rsidRPr="00B8741C">
        <w:rPr>
          <w:rFonts w:eastAsia="Times New Roman"/>
          <w:i/>
          <w:iCs/>
        </w:rPr>
        <w:t>Bifidobacterium</w:t>
      </w:r>
      <w:r w:rsidRPr="00B8741C">
        <w:rPr>
          <w:rFonts w:eastAsia="Times New Roman"/>
        </w:rPr>
        <w:t xml:space="preserve"> can reduce insulin resistance and delay the </w:t>
      </w:r>
      <w:r w:rsidRPr="00B8741C">
        <w:rPr>
          <w:rFonts w:eastAsia="Times New Roman"/>
        </w:rPr>
        <w:lastRenderedPageBreak/>
        <w:t>pr</w:t>
      </w:r>
      <w:r w:rsidR="00EA5D1D" w:rsidRPr="00B8741C">
        <w:rPr>
          <w:rFonts w:eastAsia="Times New Roman"/>
        </w:rPr>
        <w:t>ogression of kidney disease</w:t>
      </w:r>
      <w:r w:rsidR="00EA5D1D" w:rsidRPr="00B8741C">
        <w:rPr>
          <w:rFonts w:eastAsia="Times New Roman"/>
        </w:rPr>
        <w:fldChar w:fldCharType="begin">
          <w:fldData xml:space="preserve">PEVuZE5vdGU+PENpdGU+PEF1dGhvcj5NZXJ0b3dza2E8L0F1dGhvcj48WWVhcj4yMDIxPC9ZZWFy
PjxSZWNOdW0+OTYwPC9SZWNOdW0+PERpc3BsYXlUZXh0Pls2Ml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
</w:fldData>
        </w:fldChar>
      </w:r>
      <w:r w:rsidR="008F1706">
        <w:rPr>
          <w:rFonts w:eastAsia="Times New Roman"/>
        </w:rPr>
        <w:instrText xml:space="preserve"> ADDIN EN.CITE </w:instrText>
      </w:r>
      <w:r w:rsidR="008F1706">
        <w:rPr>
          <w:rFonts w:eastAsia="Times New Roman"/>
        </w:rPr>
        <w:fldChar w:fldCharType="begin">
          <w:fldData xml:space="preserve">PEVuZE5vdGU+PENpdGU+PEF1dGhvcj5NZXJ0b3dza2E8L0F1dGhvcj48WWVhcj4yMDIxPC9ZZWFy
PjxSZWNOdW0+OTYwPC9SZWNOdW0+PERpc3BsYXlUZXh0Pls2Ml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
</w:fldData>
        </w:fldChar>
      </w:r>
      <w:r w:rsidR="008F1706">
        <w:rPr>
          <w:rFonts w:eastAsia="Times New Roman"/>
        </w:rPr>
        <w:instrText xml:space="preserve"> ADDIN EN.CITE.DATA </w:instrText>
      </w:r>
      <w:r w:rsidR="008F1706">
        <w:rPr>
          <w:rFonts w:eastAsia="Times New Roman"/>
        </w:rPr>
      </w:r>
      <w:r w:rsidR="008F1706">
        <w:rPr>
          <w:rFonts w:eastAsia="Times New Roman"/>
        </w:rPr>
        <w:fldChar w:fldCharType="end"/>
      </w:r>
      <w:r w:rsidR="00EA5D1D" w:rsidRPr="00B8741C">
        <w:rPr>
          <w:rFonts w:eastAsia="Times New Roman"/>
        </w:rPr>
      </w:r>
      <w:r w:rsidR="00EA5D1D" w:rsidRPr="00B8741C">
        <w:rPr>
          <w:rFonts w:eastAsia="Times New Roman"/>
        </w:rPr>
        <w:fldChar w:fldCharType="separate"/>
      </w:r>
      <w:r w:rsidR="008F1706">
        <w:rPr>
          <w:rFonts w:eastAsia="Times New Roman"/>
          <w:noProof/>
        </w:rPr>
        <w:t>[62]</w:t>
      </w:r>
      <w:r w:rsidR="00EA5D1D" w:rsidRPr="00B8741C">
        <w:rPr>
          <w:rFonts w:eastAsia="Times New Roman"/>
        </w:rPr>
        <w:fldChar w:fldCharType="end"/>
      </w:r>
      <w:r w:rsidRPr="00B8741C">
        <w:rPr>
          <w:rFonts w:eastAsia="Times New Roman"/>
        </w:rPr>
        <w:t>.</w:t>
      </w:r>
      <w:r w:rsidRPr="00B8741C">
        <w:t xml:space="preserve"> </w:t>
      </w:r>
      <w:r w:rsidRPr="00B8741C">
        <w:rPr>
          <w:rFonts w:eastAsia="Times New Roman"/>
        </w:rPr>
        <w:t>Thus, the complex interactions between the intestinal flora, intestinal metabolism and diabetes suggest the microflora play multiple roles in diabetic nephropathy.</w:t>
      </w:r>
    </w:p>
    <w:p w14:paraId="0237B6CC" w14:textId="77777777" w:rsidR="00332E3E" w:rsidRPr="00B8741C" w:rsidRDefault="00332E3E" w:rsidP="00B8741C">
      <w:pPr>
        <w:rPr>
          <w:rFonts w:eastAsia="Times New Roman"/>
        </w:rPr>
      </w:pPr>
    </w:p>
    <w:p w14:paraId="2E6C51AE" w14:textId="77777777" w:rsidR="00332E3E" w:rsidRPr="00B8741C" w:rsidRDefault="00332E3E" w:rsidP="00B8741C">
      <w:pPr>
        <w:rPr>
          <w:rFonts w:eastAsia="Times New Roman"/>
          <w:b/>
        </w:rPr>
      </w:pPr>
      <w:r w:rsidRPr="00B8741C">
        <w:rPr>
          <w:rFonts w:eastAsia="Times New Roman"/>
          <w:b/>
        </w:rPr>
        <w:t>2.7 Renal aging and functional loss</w:t>
      </w:r>
    </w:p>
    <w:p w14:paraId="0C864214" w14:textId="6189576A" w:rsidR="00332E3E" w:rsidRPr="00B8741C" w:rsidRDefault="00332E3E" w:rsidP="00B8741C">
      <w:r w:rsidRPr="00B8741C">
        <w:t>The gut microbiome plays a very important role in the process of aging in the host. When the body is healthy, the gut microbiome helps to protect the host against harmful external factors, such as</w:t>
      </w:r>
      <w:r w:rsidR="00A06CDE" w:rsidRPr="00B8741C">
        <w:t xml:space="preserve"> infection and inflammation</w:t>
      </w:r>
      <w:r w:rsidR="00A06CDE" w:rsidRPr="00B8741C">
        <w:fldChar w:fldCharType="begin"/>
      </w:r>
      <w:r w:rsidR="008F1706">
        <w:instrText xml:space="preserve"> ADDIN EN.CITE &lt;EndNote&gt;&lt;Cite&gt;&lt;Author&gt;Konturek&lt;/Author&gt;&lt;Year&gt;2015&lt;/Year&gt;&lt;RecNum&gt;1096&lt;/RecNum&gt;&lt;DisplayText&gt;[65]&lt;/DisplayText&gt;&lt;record&gt;&lt;rec-number&gt;1096&lt;/rec-number&gt;&lt;foreign-keys&gt;&lt;key app="EN" db-id="dzszrawtrfxvvter2d5p9pte2px5fdtwpv5d" timestamp="1660134126"&gt;1096&lt;/key&gt;&lt;/foreign-keys&gt;&lt;ref-type name="Journal Article"&gt;17&lt;/ref-type&gt;&lt;contributors&gt;&lt;authors&gt;&lt;author&gt;Konturek, P. C.&lt;/author&gt;&lt;author&gt;Haziri, D.&lt;/author&gt;&lt;author&gt;Brzozowski, T.&lt;/author&gt;&lt;author&gt;Hess, T.&lt;/author&gt;&lt;author&gt;Heyman, S.&lt;/author&gt;&lt;author&gt;Kwiecien, S.&lt;/author&gt;&lt;author&gt;Konturek, S. J.&lt;/author&gt;&lt;author&gt;Koziel, J.&lt;/author&gt;&lt;/authors&gt;&lt;/contributors&gt;&lt;auth-address&gt;Department of Internal Medicine, Thuringia-Clinic, Teaching Hospital of the University of Jena, Saalfeld, Germany. pkonturek@web.de.&amp;#xD;Department of Internal Medicine, Thuringia-Clinic, Teaching Hospital of the University of Jena, Saalfeld, Germany.&amp;#xD;Department of Physiology, Jagiellonian University Medical College Cracow, Poland.&amp;#xD;Department of Microbiology, Faculty of Biochemistry, Biophysics, and Biotechnology, Jagiellonian University, Cracow, Poland.&lt;/auth-address&gt;&lt;titles&gt;&lt;title&gt;Emerging role of fecal microbiota therapy in the treatment of gastrointestinal and extra-gastrointestinal diseases&lt;/title&gt;&lt;secondary-title&gt;J Physiol Pharmacol&lt;/secondary-title&gt;&lt;/titles&gt;&lt;periodical&gt;&lt;full-title&gt;J Physiol Pharmacol&lt;/full-title&gt;&lt;/periodical&gt;&lt;pages&gt;483-91&lt;/pages&gt;&lt;volume&gt;66&lt;/volume&gt;&lt;number&gt;4&lt;/number&gt;&lt;edition&gt;2015/09/09&lt;/edition&gt;&lt;keywords&gt;&lt;keyword&gt;Animals&lt;/keyword&gt;&lt;keyword&gt;Feces/*microbiology&lt;/keyword&gt;&lt;keyword&gt;Gastrointestinal Diseases/*therapy&lt;/keyword&gt;&lt;keyword&gt;*Gastrointestinal Microbiome&lt;/keyword&gt;&lt;keyword&gt;Humans&lt;/keyword&gt;&lt;/keywords&gt;&lt;dates&gt;&lt;year&gt;2015&lt;/year&gt;&lt;pub-dates&gt;&lt;date&gt;Aug&lt;/date&gt;&lt;/pub-dates&gt;&lt;/dates&gt;&lt;isbn&gt;0867-5910&lt;/isbn&gt;&lt;accession-num&gt;26348073&lt;/accession-num&gt;&lt;urls&gt;&lt;/urls&gt;&lt;remote-database-provider&gt;NLM&lt;/remote-database-provider&gt;&lt;language&gt;eng&lt;/language&gt;&lt;/record&gt;&lt;/Cite&gt;&lt;/EndNote&gt;</w:instrText>
      </w:r>
      <w:r w:rsidR="00A06CDE" w:rsidRPr="00B8741C">
        <w:fldChar w:fldCharType="separate"/>
      </w:r>
      <w:r w:rsidR="008F1706">
        <w:rPr>
          <w:noProof/>
        </w:rPr>
        <w:t>[65]</w:t>
      </w:r>
      <w:r w:rsidR="00A06CDE" w:rsidRPr="00B8741C">
        <w:fldChar w:fldCharType="end"/>
      </w:r>
      <w:r w:rsidRPr="00B8741C">
        <w:t>. The gut microbiome can also alter the host's risk of disease</w:t>
      </w:r>
      <w:r w:rsidR="00A06CDE" w:rsidRPr="00B8741C">
        <w:fldChar w:fldCharType="begin">
          <w:fldData xml:space="preserve">PEVuZE5vdGU+PENpdGU+PEF1dGhvcj5Ib25kYTwvQXV0aG9yPjxZZWFyPjIwMTY8L1llYXI+PFJl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</w:fldData>
        </w:fldChar>
      </w:r>
      <w:r w:rsidR="008F1706">
        <w:instrText xml:space="preserve"> ADDIN EN.CITE </w:instrText>
      </w:r>
      <w:r w:rsidR="008F1706">
        <w:fldChar w:fldCharType="begin">
          <w:fldData xml:space="preserve">PEVuZE5vdGU+PENpdGU+PEF1dGhvcj5Ib25kYTwvQXV0aG9yPjxZZWFyPjIwMTY8L1llYXI+PFJl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</w:fldData>
        </w:fldChar>
      </w:r>
      <w:r w:rsidR="008F1706">
        <w:instrText xml:space="preserve"> ADDIN EN.CITE.DATA </w:instrText>
      </w:r>
      <w:r w:rsidR="008F1706">
        <w:fldChar w:fldCharType="end"/>
      </w:r>
      <w:r w:rsidR="00A06CDE" w:rsidRPr="00B8741C">
        <w:fldChar w:fldCharType="separate"/>
      </w:r>
      <w:r w:rsidR="008F1706">
        <w:rPr>
          <w:noProof/>
        </w:rPr>
        <w:t>[66]</w:t>
      </w:r>
      <w:r w:rsidR="00A06CDE" w:rsidRPr="00B8741C">
        <w:fldChar w:fldCharType="end"/>
      </w:r>
      <w:r w:rsidRPr="00B8741C">
        <w:t>. In fact, aging-related changes in the gut microbiome are mainly caused by systemic inflammation and</w:t>
      </w:r>
      <w:r w:rsidR="00A06CDE" w:rsidRPr="00B8741C">
        <w:t xml:space="preserve"> aging of the immune system</w:t>
      </w:r>
      <w:r w:rsidR="00A06CDE" w:rsidRPr="00B8741C">
        <w:fldChar w:fldCharType="begin"/>
      </w:r>
      <w:r w:rsidR="008F1706">
        <w:instrText xml:space="preserve"> ADDIN EN.CITE &lt;EndNote&gt;&lt;Cite&gt;&lt;Author&gt;Vaiserman&lt;/Author&gt;&lt;Year&gt;2017&lt;/Year&gt;&lt;RecNum&gt;1079&lt;/RecNum&gt;&lt;DisplayText&gt;[67]&lt;/DisplayText&gt;&lt;record&gt;&lt;rec-number&gt;1079&lt;/rec-number&gt;&lt;foreign-keys&gt;&lt;key app="EN" db-id="dzszrawtrfxvvter2d5p9pte2px5fdtwpv5d" timestamp="1660125411"&gt;1079&lt;/key&gt;&lt;/foreign-keys&gt;&lt;ref-type name="Journal Article"&gt;17&lt;/ref-type&gt;&lt;contributors&gt;&lt;authors&gt;&lt;author&gt;Vaiserman, A. M.&lt;/author&gt;&lt;author&gt;Koliada, A. K.&lt;/author&gt;&lt;author&gt;Marotta, F.&lt;/author&gt;&lt;/authors&gt;&lt;/contributors&gt;&lt;auth-address&gt;D.F. Chebotarev Institute of Gerontology, NAMS, Kiev, Ukraine. Electronic address: vaiserman@geront.kiev.ua.&amp;#xD;D.F. Chebotarev Institute of Gerontology, NAMS, Kiev, Ukraine.&amp;#xD;ReGenera Research Group for Aging-Intervention &amp;amp; Montenapoleone Clinic, Healthy Aging Unit, Milano, Italy.&lt;/auth-address&gt;&lt;titles&gt;&lt;title&gt;Gut microbiota: A player in aging and a target for anti-aging intervention&lt;/title&gt;&lt;secondary-title&gt;Ageing Res Rev&lt;/secondary-title&gt;&lt;/titles&gt;&lt;periodical&gt;&lt;full-title&gt;Ageing Res Rev&lt;/full-title&gt;&lt;/periodical&gt;&lt;pages&gt;36-45&lt;/pages&gt;&lt;volume&gt;35&lt;/volume&gt;&lt;edition&gt;2017/01/23&lt;/edition&gt;&lt;keywords&gt;&lt;keyword&gt;Aging/*immunology&lt;/keyword&gt;&lt;keyword&gt;Diet Therapy/*methods&lt;/keyword&gt;&lt;keyword&gt;Fecal Microbiota Transplantation/*methods&lt;/keyword&gt;&lt;keyword&gt;Gastrointestinal Microbiome/*physiology&lt;/keyword&gt;&lt;keyword&gt;Humans&lt;/keyword&gt;&lt;keyword&gt;*Inflammation/immunology/physiopathology/therapy&lt;/keyword&gt;&lt;keyword&gt;Multiple Chronic Conditions/*therapy&lt;/keyword&gt;&lt;keyword&gt;Age-related disease&lt;/keyword&gt;&lt;keyword&gt;Aging&lt;/keyword&gt;&lt;keyword&gt;Gut microbiota&lt;/keyword&gt;&lt;keyword&gt;Healthspan&lt;/keyword&gt;&lt;keyword&gt;Lifespan&lt;/keyword&gt;&lt;keyword&gt;Probiotic&lt;/keyword&gt;&lt;/keywords&gt;&lt;dates&gt;&lt;year&gt;2017&lt;/year&gt;&lt;pub-dates&gt;&lt;date&gt;May&lt;/date&gt;&lt;/pub-dates&gt;&lt;/dates&gt;&lt;isbn&gt;1568-1637&lt;/isbn&gt;&lt;accession-num&gt;28109835&lt;/accession-num&gt;&lt;urls&gt;&lt;/urls&gt;&lt;electronic-resource-num&gt;10.1016/j.arr.2017.01.001&lt;/electronic-resource-num&gt;&lt;remote-database-provider&gt;NLM&lt;/remote-database-provider&gt;&lt;language&gt;eng&lt;/language&gt;&lt;/record&gt;&lt;/Cite&gt;&lt;/EndNote&gt;</w:instrText>
      </w:r>
      <w:r w:rsidR="00A06CDE" w:rsidRPr="00B8741C">
        <w:fldChar w:fldCharType="separate"/>
      </w:r>
      <w:r w:rsidR="008F1706">
        <w:rPr>
          <w:noProof/>
        </w:rPr>
        <w:t>[67]</w:t>
      </w:r>
      <w:r w:rsidR="00A06CDE" w:rsidRPr="00B8741C">
        <w:fldChar w:fldCharType="end"/>
      </w:r>
      <w:r w:rsidRPr="00B8741C">
        <w:t>. Microbiome alterations have also been demonstrated in aging of the kidney. Gut microbes regulate local and systemic innate and adaptive immunity</w:t>
      </w:r>
      <w:r w:rsidR="00A06CDE" w:rsidRPr="00B8741C">
        <w:fldChar w:fldCharType="begin"/>
      </w:r>
      <w:r w:rsidR="008F1706">
        <w:instrText xml:space="preserve"> ADDIN EN.CITE &lt;EndNote&gt;&lt;Cite&gt;&lt;Author&gt;Maynard&lt;/Author&gt;&lt;Year&gt;2012&lt;/Year&gt;&lt;RecNum&gt;1080&lt;/RecNum&gt;&lt;DisplayText&gt;[68]&lt;/DisplayText&gt;&lt;record&gt;&lt;rec-number&gt;1080&lt;/rec-number&gt;&lt;foreign-keys&gt;&lt;key app="EN" db-id="dzszrawtrfxvvter2d5p9pte2px5fdtwpv5d" timestamp="1660125412"&gt;1080&lt;/key&gt;&lt;/foreign-keys&gt;&lt;ref-type name="Journal Article"&gt;17&lt;/ref-type&gt;&lt;contributors&gt;&lt;authors&gt;&lt;author&gt;Maynard, C. L.&lt;/author&gt;&lt;author&gt;Elson, C. O.&lt;/author&gt;&lt;author&gt;Hatton, R. D.&lt;/author&gt;&lt;author&gt;Weaver, C. T.&lt;/author&gt;&lt;/authors&gt;&lt;/contributors&gt;&lt;auth-address&gt;Department of Pathology, The University of Alabama at Birmingham, Birmingham, Alabama, USA.&lt;/auth-address&gt;&lt;titles&gt;&lt;title&gt;Reciprocal interactions of the intestinal microbiota and immune system&lt;/title&gt;&lt;secondary-title&gt;Nature&lt;/secondary-title&gt;&lt;/titles&gt;&lt;periodical&gt;&lt;full-title&gt;Nature&lt;/full-title&gt;&lt;abbr-1&gt;Nature&lt;/abbr-1&gt;&lt;/periodical&gt;&lt;pages&gt;231-41&lt;/pages&gt;&lt;volume&gt;489&lt;/volume&gt;&lt;number&gt;7415&lt;/number&gt;&lt;edition&gt;2012/09/14&lt;/edition&gt;&lt;keywords&gt;&lt;keyword&gt;Blood Group Antigens/immunology&lt;/keyword&gt;&lt;keyword&gt;Cesarean Section&lt;/keyword&gt;&lt;keyword&gt;Epithelium/immunology&lt;/keyword&gt;&lt;keyword&gt;Female&lt;/keyword&gt;&lt;keyword&gt;Homeostasis/immunology&lt;/keyword&gt;&lt;keyword&gt;Humans&lt;/keyword&gt;&lt;keyword&gt;Infant&lt;/keyword&gt;&lt;keyword&gt;Infant, Newborn&lt;/keyword&gt;&lt;keyword&gt;Intestines/*immunology/*microbiology&lt;/keyword&gt;&lt;keyword&gt;Metagenome/*immunology&lt;/keyword&gt;&lt;keyword&gt;Pregnancy&lt;/keyword&gt;&lt;keyword&gt;T-Lymphocytes/immunology&lt;/keyword&gt;&lt;keyword&gt;Vagina/microbiology&lt;/keyword&gt;&lt;/keywords&gt;&lt;dates&gt;&lt;year&gt;2012&lt;/year&gt;&lt;pub-dates&gt;&lt;date&gt;Sep 13&lt;/date&gt;&lt;/pub-dates&gt;&lt;/dates&gt;&lt;isbn&gt;0028-0836 (Print)&amp;#xD;0028-0836&lt;/isbn&gt;&lt;accession-num&gt;22972296&lt;/accession-num&gt;&lt;urls&gt;&lt;/urls&gt;&lt;custom2&gt;PMC4492337&lt;/custom2&gt;&lt;custom6&gt;NIHMS511069&lt;/custom6&gt;&lt;electronic-resource-num&gt;10.1038/nature11551&lt;/electronic-resource-num&gt;&lt;remote-database-provider&gt;NLM&lt;/remote-database-provider&gt;&lt;language&gt;eng&lt;/language&gt;&lt;/record&gt;&lt;/Cite&gt;&lt;/EndNote&gt;</w:instrText>
      </w:r>
      <w:r w:rsidR="00A06CDE" w:rsidRPr="00B8741C">
        <w:fldChar w:fldCharType="separate"/>
      </w:r>
      <w:r w:rsidR="008F1706">
        <w:rPr>
          <w:noProof/>
        </w:rPr>
        <w:t>[68]</w:t>
      </w:r>
      <w:r w:rsidR="00A06CDE" w:rsidRPr="00B8741C">
        <w:fldChar w:fldCharType="end"/>
      </w:r>
      <w:r w:rsidRPr="00B8741C">
        <w:t>. When the integrity of the gut barrier is breached, gut bacteria and other toxins can enter into th</w:t>
      </w:r>
      <w:r w:rsidR="00A06CDE" w:rsidRPr="00B8741C">
        <w:t>e body's tissues and organs</w:t>
      </w:r>
      <w:r w:rsidR="00A06CDE" w:rsidRPr="00B8741C">
        <w:fldChar w:fldCharType="begin"/>
      </w:r>
      <w:r w:rsidR="008F1706">
        <w:instrText xml:space="preserve"> ADDIN EN.CITE &lt;EndNote&gt;&lt;Cite&gt;&lt;Author&gt;Bezirtzoglou&lt;/Author&gt;&lt;Year&gt;2011&lt;/Year&gt;&lt;RecNum&gt;1081&lt;/RecNum&gt;&lt;DisplayText&gt;[69]&lt;/DisplayText&gt;&lt;record&gt;&lt;rec-number&gt;1081&lt;/rec-number&gt;&lt;foreign-keys&gt;&lt;key app="EN" db-id="dzszrawtrfxvvter2d5p9pte2px5fdtwpv5d" timestamp="1660125414"&gt;1081&lt;/key&gt;&lt;/foreign-keys&gt;&lt;ref-type name="Journal Article"&gt;17&lt;/ref-type&gt;&lt;contributors&gt;&lt;authors&gt;&lt;author&gt;Bezirtzoglou, E.&lt;/author&gt;&lt;author&gt;Stavropoulou, E.&lt;/author&gt;&lt;/authors&gt;&lt;/contributors&gt;&lt;auth-address&gt;Democritus University of Thrace, Faculty of Agricultural Development, Department of Food Science and Technology, Laboratory of Microbiology, Biotechnology and Hygiene, Orestiada GR68200, Greece. empezirt@agro.duth.gr&lt;/auth-address&gt;&lt;titles&gt;&lt;title&gt;Immunology and probiotic impact of the newborn and young children intestinal microflora&lt;/title&gt;&lt;secondary-title&gt;Anaerobe&lt;/secondary-title&gt;&lt;/titles&gt;&lt;periodical&gt;&lt;full-title&gt;Anaerobe&lt;/full-title&gt;&lt;/periodical&gt;&lt;pages&gt;369-74&lt;/pages&gt;&lt;volume&gt;17&lt;/volume&gt;&lt;number&gt;6&lt;/number&gt;&lt;edition&gt;2011/04/26&lt;/edition&gt;&lt;keywords&gt;&lt;keyword&gt;Bifidobacterium/growth &amp;amp; development/immunology/*physiology&lt;/keyword&gt;&lt;keyword&gt;Child, Preschool&lt;/keyword&gt;&lt;keyword&gt;Gastrointestinal Tract/*immunology/*microbiology&lt;/keyword&gt;&lt;keyword&gt;Humans&lt;/keyword&gt;&lt;keyword&gt;Infant, Newborn&lt;/keyword&gt;&lt;keyword&gt;Lactobacillus/growth &amp;amp; development/immunology/*physiology&lt;/keyword&gt;&lt;keyword&gt;*Probiotics&lt;/keyword&gt;&lt;/keywords&gt;&lt;dates&gt;&lt;year&gt;2011&lt;/year&gt;&lt;pub-dates&gt;&lt;date&gt;Dec&lt;/date&gt;&lt;/pub-dates&gt;&lt;/dates&gt;&lt;isbn&gt;1075-9964&lt;/isbn&gt;&lt;accession-num&gt;21515397&lt;/accession-num&gt;&lt;urls&gt;&lt;/urls&gt;&lt;electronic-resource-num&gt;10.1016/j.anaerobe.2011.03.010&lt;/electronic-resource-num&gt;&lt;remote-database-provider&gt;NLM&lt;/remote-database-provider&gt;&lt;language&gt;eng&lt;/language&gt;&lt;/record&gt;&lt;/Cite&gt;&lt;/EndNote&gt;</w:instrText>
      </w:r>
      <w:r w:rsidR="00A06CDE" w:rsidRPr="00B8741C">
        <w:fldChar w:fldCharType="separate"/>
      </w:r>
      <w:r w:rsidR="008F1706">
        <w:rPr>
          <w:noProof/>
        </w:rPr>
        <w:t>[69]</w:t>
      </w:r>
      <w:r w:rsidR="00A06CDE" w:rsidRPr="00B8741C">
        <w:fldChar w:fldCharType="end"/>
      </w:r>
      <w:r w:rsidRPr="00B8741C">
        <w:t>. Immune cells and inflammatory factors produced during immune activation can contribute to the de</w:t>
      </w:r>
      <w:r w:rsidR="00A06CDE" w:rsidRPr="00B8741C">
        <w:t>velopment of kidney disease</w:t>
      </w:r>
      <w:r w:rsidR="00A06CDE" w:rsidRPr="00B8741C">
        <w:fldChar w:fldCharType="begin"/>
      </w:r>
      <w:r w:rsidR="008F1706">
        <w:instrText xml:space="preserve"> ADDIN EN.CITE &lt;EndNote&gt;&lt;Cite&gt;&lt;Author&gt;Imig&lt;/Author&gt;&lt;Year&gt;2013&lt;/Year&gt;&lt;RecNum&gt;1082&lt;/RecNum&gt;&lt;DisplayText&gt;[70]&lt;/DisplayText&gt;&lt;record&gt;&lt;rec-number&gt;1082&lt;/rec-number&gt;&lt;foreign-keys&gt;&lt;key app="EN" db-id="dzszrawtrfxvvter2d5p9pte2px5fdtwpv5d" timestamp="1660125416"&gt;1082&lt;/key&gt;&lt;/foreign-keys&gt;&lt;ref-type name="Journal Article"&gt;17&lt;/ref-type&gt;&lt;contributors&gt;&lt;authors&gt;&lt;author&gt;Imig, J. D.&lt;/author&gt;&lt;author&gt;Ryan, M. J.&lt;/author&gt;&lt;/authors&gt;&lt;/contributors&gt;&lt;auth-address&gt;Department of Pharmacology and Toxicology, Medical College of Wisconsin, Milwaukee, Wisconsin, USA. jdimig@mcw.edu&lt;/auth-address&gt;&lt;titles&gt;&lt;title&gt;Immune and inflammatory role in renal disease&lt;/title&gt;&lt;secondary-title&gt;Compr Physiol&lt;/secondary-title&gt;&lt;/titles&gt;&lt;periodical&gt;&lt;full-title&gt;Compr Physiol&lt;/full-title&gt;&lt;/periodical&gt;&lt;pages&gt;957-76&lt;/pages&gt;&lt;volume&gt;3&lt;/volume&gt;&lt;number&gt;2&lt;/number&gt;&lt;edition&gt;2013/05/31&lt;/edition&gt;&lt;keywords&gt;&lt;keyword&gt;Animals&lt;/keyword&gt;&lt;keyword&gt;Anti-Inflammatory Agents/therapeutic use&lt;/keyword&gt;&lt;keyword&gt;Humans&lt;/keyword&gt;&lt;keyword&gt;Immunity, Innate&lt;/keyword&gt;&lt;keyword&gt;Immunologic Factors/*therapeutic use&lt;/keyword&gt;&lt;keyword&gt;Inflammation/drug therapy/immunology&lt;/keyword&gt;&lt;keyword&gt;Kidney Diseases/drug therapy/*immunology&lt;/keyword&gt;&lt;/keywords&gt;&lt;dates&gt;&lt;year&gt;2013&lt;/year&gt;&lt;pub-dates&gt;&lt;date&gt;Apr&lt;/date&gt;&lt;/pub-dates&gt;&lt;/dates&gt;&lt;isbn&gt;2040-4603&lt;/isbn&gt;&lt;accession-num&gt;23720336&lt;/accession-num&gt;&lt;urls&gt;&lt;/urls&gt;&lt;custom2&gt;PMC3803162&lt;/custom2&gt;&lt;custom6&gt;NIHMS519697&lt;/custom6&gt;&lt;electronic-resource-num&gt;10.1002/cphy.c120028&lt;/electronic-resource-num&gt;&lt;remote-database-provider&gt;NLM&lt;/remote-database-provider&gt;&lt;language&gt;eng&lt;/language&gt;&lt;/record&gt;&lt;/Cite&gt;&lt;/EndNote&gt;</w:instrText>
      </w:r>
      <w:r w:rsidR="00A06CDE" w:rsidRPr="00B8741C">
        <w:fldChar w:fldCharType="separate"/>
      </w:r>
      <w:r w:rsidR="008F1706">
        <w:rPr>
          <w:noProof/>
        </w:rPr>
        <w:t>[70]</w:t>
      </w:r>
      <w:r w:rsidR="00A06CDE" w:rsidRPr="00B8741C">
        <w:fldChar w:fldCharType="end"/>
      </w:r>
      <w:r w:rsidRPr="00B8741C">
        <w:t xml:space="preserve">. Moreover, changes in the composition of the flora and metabolite production by the gut microbiota can promote inflammation, oxidative </w:t>
      </w:r>
      <w:proofErr w:type="gramStart"/>
      <w:r w:rsidRPr="00B8741C">
        <w:t>stress</w:t>
      </w:r>
      <w:proofErr w:type="gramEnd"/>
      <w:r w:rsidRPr="00B8741C">
        <w:t xml:space="preserve"> and fibrosis in the kidneys. Dysregulation of the intestinal flora can lead to production of uremic toxins such as indoxyl sulfate, p-cresol sulfate</w:t>
      </w:r>
      <w:r w:rsidR="00A25800">
        <w:t>,</w:t>
      </w:r>
      <w:r w:rsidRPr="00B8741C">
        <w:t xml:space="preserve"> and trimethylamine-N-oxide (TMAO). The toxin uremia can induce the production of pro-inflammatory factors that trigger inflammation </w:t>
      </w:r>
      <w:proofErr w:type="gramStart"/>
      <w:r w:rsidRPr="00B8741C">
        <w:t>and also</w:t>
      </w:r>
      <w:proofErr w:type="gramEnd"/>
      <w:r w:rsidRPr="00B8741C">
        <w:t xml:space="preserve"> promotes cellular a</w:t>
      </w:r>
      <w:r w:rsidR="00A06CDE" w:rsidRPr="00B8741C">
        <w:t>ging and kidney fibrosis</w:t>
      </w:r>
      <w:r w:rsidR="00A06CDE" w:rsidRPr="00B8741C">
        <w:fldChar w:fldCharType="begin">
          <w:fldData xml:space="preserve">PEVuZE5vdGU+PENpdGU+PEF1dGhvcj5Nb3RvamltYTwvQXV0aG9yPjxZZWFyPjIwMDM8L1llYXI+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</w:fldData>
        </w:fldChar>
      </w:r>
      <w:r w:rsidR="008F1706">
        <w:instrText xml:space="preserve"> ADDIN EN.CITE </w:instrText>
      </w:r>
      <w:r w:rsidR="008F1706">
        <w:fldChar w:fldCharType="begin">
          <w:fldData xml:space="preserve">PEVuZE5vdGU+PENpdGU+PEF1dGhvcj5Nb3RvamltYTwvQXV0aG9yPjxZZWFyPjIwMDM8L1llYXI+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</w:fldData>
        </w:fldChar>
      </w:r>
      <w:r w:rsidR="008F1706">
        <w:instrText xml:space="preserve"> ADDIN EN.CITE.DATA </w:instrText>
      </w:r>
      <w:r w:rsidR="008F1706">
        <w:fldChar w:fldCharType="end"/>
      </w:r>
      <w:r w:rsidR="00A06CDE" w:rsidRPr="00B8741C">
        <w:fldChar w:fldCharType="separate"/>
      </w:r>
      <w:r w:rsidR="008F1706">
        <w:rPr>
          <w:noProof/>
        </w:rPr>
        <w:t>[71, 72]</w:t>
      </w:r>
      <w:r w:rsidR="00A06CDE" w:rsidRPr="00B8741C">
        <w:fldChar w:fldCharType="end"/>
      </w:r>
      <w:r w:rsidRPr="00B8741C">
        <w:t>. TMAO is also considered to be a central link between the gut mi</w:t>
      </w:r>
      <w:r w:rsidR="00634657" w:rsidRPr="00B8741C">
        <w:t>crobiome and kidney disease</w:t>
      </w:r>
      <w:r w:rsidR="00634657" w:rsidRPr="00B8741C">
        <w:fldChar w:fldCharType="begin"/>
      </w:r>
      <w:r w:rsidR="008F1706">
        <w:instrText xml:space="preserve"> ADDIN EN.CITE &lt;EndNote&gt;&lt;Cite&gt;&lt;Author&gt;Aron-Wisnewsky&lt;/Author&gt;&lt;Year&gt;2016&lt;/Year&gt;&lt;RecNum&gt;1084&lt;/RecNum&gt;&lt;DisplayText&gt;[73]&lt;/DisplayText&gt;&lt;record&gt;&lt;rec-number&gt;1084&lt;/rec-number&gt;&lt;foreign-keys&gt;&lt;key app="EN" db-id="dzszrawtrfxvvter2d5p9pte2px5fdtwpv5d" timestamp="1660125418"&gt;1084&lt;/key&gt;&lt;/foreign-keys&gt;&lt;ref-type name="Journal Article"&gt;17&lt;/ref-type&gt;&lt;contributors&gt;&lt;authors&gt;&lt;author&gt;Aron-Wisnewsky, J.&lt;/author&gt;&lt;author&gt;Clément, K.&lt;/author&gt;&lt;/authors&gt;&lt;/contributors&gt;&lt;auth-address&gt;Institute of Cardiometabolism and Nutrition (ICAN), Assistance Publique-Hôpitaux de Paris, INSERM, Sorbonne Université, Paris 6, Pitié-Salpêtrière hospital, F-75013 Paris, France.&lt;/auth-address&gt;&lt;titles&gt;&lt;title&gt;The gut microbiome, diet, and links to cardiometabolic and chronic disorders&lt;/title&gt;&lt;secondary-title&gt;Nat Rev Nephrol&lt;/secondary-title&gt;&lt;/titles&gt;&lt;periodical&gt;&lt;full-title&gt;Nat Rev Nephrol&lt;/full-title&gt;&lt;/periodical&gt;&lt;pages&gt;169-81&lt;/pages&gt;&lt;volume&gt;12&lt;/volume&gt;&lt;number&gt;3&lt;/number&gt;&lt;edition&gt;2015/12/01&lt;/edition&gt;&lt;keywords&gt;&lt;keyword&gt;Animals&lt;/keyword&gt;&lt;keyword&gt;Biomarkers/metabolism&lt;/keyword&gt;&lt;keyword&gt;Cardiovascular Diseases/diagnosis/*etiology/therapy&lt;/keyword&gt;&lt;keyword&gt;Chronic Disease&lt;/keyword&gt;&lt;keyword&gt;*Diet&lt;/keyword&gt;&lt;keyword&gt;Gastrointestinal Microbiome/*physiology&lt;/keyword&gt;&lt;keyword&gt;Humans&lt;/keyword&gt;&lt;keyword&gt;Metabolic Diseases/diagnosis/*etiology/therapy&lt;/keyword&gt;&lt;keyword&gt;Methylamines/metabolism&lt;/keyword&gt;&lt;keyword&gt;Mice&lt;/keyword&gt;&lt;keyword&gt;Renal Insufficiency, Chronic/diagnosis/*etiology/therapy&lt;/keyword&gt;&lt;/keywords&gt;&lt;dates&gt;&lt;year&gt;2016&lt;/year&gt;&lt;pub-dates&gt;&lt;date&gt;Mar&lt;/date&gt;&lt;/pub-dates&gt;&lt;/dates&gt;&lt;isbn&gt;1759-5061&lt;/isbn&gt;&lt;accession-num&gt;26616538&lt;/accession-num&gt;&lt;urls&gt;&lt;/urls&gt;&lt;electronic-resource-num&gt;10.1038/nrneph.2015.191&lt;/electronic-resource-num&gt;&lt;remote-database-provider&gt;NLM&lt;/remote-database-provider&gt;&lt;language&gt;eng&lt;/language&gt;&lt;/record&gt;&lt;/Cite&gt;&lt;/EndNote&gt;</w:instrText>
      </w:r>
      <w:r w:rsidR="00634657" w:rsidRPr="00B8741C">
        <w:fldChar w:fldCharType="separate"/>
      </w:r>
      <w:r w:rsidR="008F1706">
        <w:rPr>
          <w:noProof/>
        </w:rPr>
        <w:t>[73]</w:t>
      </w:r>
      <w:r w:rsidR="00634657" w:rsidRPr="00B8741C">
        <w:fldChar w:fldCharType="end"/>
      </w:r>
      <w:r w:rsidRPr="00B8741C">
        <w:t>. TMAO can promote the development of CKD through inducing inflammation and oxidative stress, upregulating scavenger receptors and inhibiting re</w:t>
      </w:r>
      <w:r w:rsidR="00634657" w:rsidRPr="00B8741C">
        <w:t>verse cholesterol transport</w:t>
      </w:r>
      <w:r w:rsidR="00634657" w:rsidRPr="00B8741C">
        <w:fldChar w:fldCharType="begin"/>
      </w:r>
      <w:r w:rsidR="008F1706">
        <w:instrText xml:space="preserve"> ADDIN EN.CITE &lt;EndNote&gt;&lt;Cite&gt;&lt;Author&gt;Naghipour&lt;/Author&gt;&lt;Year&gt;2021&lt;/Year&gt;&lt;RecNum&gt;1085&lt;/RecNum&gt;&lt;DisplayText&gt;[74]&lt;/DisplayText&gt;&lt;record&gt;&lt;rec-number&gt;1085&lt;/rec-number&gt;&lt;foreign-keys&gt;&lt;key app="EN" db-id="dzszrawtrfxvvter2d5p9pte2px5fdtwpv5d" timestamp="1660125420"&gt;1085&lt;/key&gt;&lt;/foreign-keys&gt;&lt;ref-type name="Journal Article"&gt;17&lt;/ref-type&gt;&lt;contributors&gt;&lt;authors&gt;&lt;author&gt;Naghipour, S.&lt;/author&gt;&lt;author&gt;Cox, A. J.&lt;/author&gt;&lt;author&gt;Peart, J. N.&lt;/author&gt;&lt;author&gt;Du Toit, E. F.&lt;/author&gt;&lt;author&gt;Headrick, J. P.&lt;/author&gt;&lt;/authors&gt;&lt;/contributors&gt;&lt;auth-address&gt;School of Medical Science, Griffith University, Southport, QLD, Australia.&lt;/auth-address&gt;&lt;titles&gt;&lt;title&gt;Trimethylamine N-oxide: heart of the microbiota-CVD nexus?&lt;/title&gt;&lt;secondary-title&gt;Nutr Res Rev&lt;/secondary-title&gt;&lt;/titles&gt;&lt;periodical&gt;&lt;full-title&gt;Nutr Res Rev&lt;/full-title&gt;&lt;/periodical&gt;&lt;pages&gt;125-146&lt;/pages&gt;&lt;volume&gt;34&lt;/volume&gt;&lt;number&gt;1&lt;/number&gt;&lt;edition&gt;2020/07/29&lt;/edition&gt;&lt;keywords&gt;&lt;keyword&gt;*Cardiovascular Diseases&lt;/keyword&gt;&lt;keyword&gt;*Gastrointestinal Microbiome&lt;/keyword&gt;&lt;keyword&gt;Humans&lt;/keyword&gt;&lt;keyword&gt;Methylamines&lt;/keyword&gt;&lt;keyword&gt;*Microbiota&lt;/keyword&gt;&lt;keyword&gt;*Atherosclerosis&lt;/keyword&gt;&lt;keyword&gt;*cvd&lt;/keyword&gt;&lt;keyword&gt;*Carnitine&lt;/keyword&gt;&lt;keyword&gt;*Choline&lt;/keyword&gt;&lt;keyword&gt;*Gut microbiota&lt;/keyword&gt;&lt;keyword&gt;*Vascular dysfunction&lt;/keyword&gt;&lt;keyword&gt;*Vegetarians&lt;/keyword&gt;&lt;/keywords&gt;&lt;dates&gt;&lt;year&gt;2021&lt;/year&gt;&lt;pub-dates&gt;&lt;date&gt;Jun&lt;/date&gt;&lt;/pub-dates&gt;&lt;/dates&gt;&lt;isbn&gt;0954-4224&lt;/isbn&gt;&lt;accession-num&gt;32718365&lt;/accession-num&gt;&lt;urls&gt;&lt;/urls&gt;&lt;electronic-resource-num&gt;10.1017/s0954422420000177&lt;/electronic-resource-num&gt;&lt;remote-database-provider&gt;NLM&lt;/remote-database-provider&gt;&lt;language&gt;eng&lt;/language&gt;&lt;/record&gt;&lt;/Cite&gt;&lt;/EndNote&gt;</w:instrText>
      </w:r>
      <w:r w:rsidR="00634657" w:rsidRPr="00B8741C">
        <w:fldChar w:fldCharType="separate"/>
      </w:r>
      <w:r w:rsidR="008F1706">
        <w:rPr>
          <w:noProof/>
        </w:rPr>
        <w:t>[74]</w:t>
      </w:r>
      <w:r w:rsidR="00634657" w:rsidRPr="00B8741C">
        <w:fldChar w:fldCharType="end"/>
      </w:r>
      <w:r w:rsidRPr="00B8741C">
        <w:t xml:space="preserve">. In addition, reductions in intestinal bacteria that produce SCFAs, particularly butyric acid, have been observed in </w:t>
      </w:r>
      <w:proofErr w:type="gramStart"/>
      <w:r w:rsidRPr="00B8741C">
        <w:t>a number of</w:t>
      </w:r>
      <w:proofErr w:type="gramEnd"/>
      <w:r w:rsidRPr="00B8741C">
        <w:t xml:space="preserve"> kidney diseases. SCFAs are involved in maintenance of the integrit</w:t>
      </w:r>
      <w:r w:rsidR="00634657" w:rsidRPr="00B8741C">
        <w:t>y of the intestinal barrier</w:t>
      </w:r>
      <w:r w:rsidR="00634657" w:rsidRPr="00B8741C">
        <w:fldChar w:fldCharType="begin"/>
      </w:r>
      <w:r w:rsidR="008F1706">
        <w:instrText xml:space="preserve"> ADDIN EN.CITE &lt;EndNote&gt;&lt;Cite&gt;&lt;Author&gt;Wang&lt;/Author&gt;&lt;Year&gt;2012&lt;/Year&gt;&lt;RecNum&gt;1086&lt;/RecNum&gt;&lt;DisplayText&gt;[75]&lt;/DisplayText&gt;&lt;record&gt;&lt;rec-number&gt;1086&lt;/rec-number&gt;&lt;foreign-keys&gt;&lt;key app="EN" db-id="dzszrawtrfxvvter2d5p9pte2px5fdtwpv5d" timestamp="1660125421"&gt;1086&lt;/key&gt;&lt;/foreign-keys&gt;&lt;ref-type name="Journal Article"&gt;17&lt;/ref-type&gt;&lt;contributors&gt;&lt;authors&gt;&lt;author&gt;Wang, H. B.&lt;/author&gt;&lt;author&gt;Wang, P. Y.&lt;/author&gt;&lt;author&gt;Wang, X.&lt;/author&gt;&lt;author&gt;Wan, Y. L.&lt;/author&gt;&lt;author&gt;Liu, Y. C.&lt;/author&gt;&lt;/authors&gt;&lt;/contributors&gt;&lt;auth-address&gt;Division of General Surgery, Peking University First Hospital, Peking University, 8 Xi ShiKu Street, Beijing, 100034, People&amp;apos;s Republic of China. wang12hong3bo@126.com&lt;/auth-address&gt;&lt;titles&gt;&lt;title&gt;Butyrate enhances intestinal epithelial barrier function via up-regulation of tight junction protein Claudin-1 transcription&lt;/title&gt;&lt;secondary-title&gt;Dig Dis Sci&lt;/secondary-title&gt;&lt;/titles&gt;&lt;periodical&gt;&lt;full-title&gt;Dig Dis Sci&lt;/full-title&gt;&lt;/periodical&gt;&lt;pages&gt;3126-35&lt;/pages&gt;&lt;volume&gt;57&lt;/volume&gt;&lt;number&gt;12&lt;/number&gt;&lt;edition&gt;2012/06/12&lt;/edition&gt;&lt;keywords&gt;&lt;keyword&gt;Amino Acid Motifs&lt;/keyword&gt;&lt;keyword&gt;Amino Acid Sequence&lt;/keyword&gt;&lt;keyword&gt;Animals&lt;/keyword&gt;&lt;keyword&gt;Butyrates/*pharmacology&lt;/keyword&gt;&lt;keyword&gt;Cell Line&lt;/keyword&gt;&lt;keyword&gt;Chromatin Immunoprecipitation&lt;/keyword&gt;&lt;keyword&gt;Claudin-1/genetics/*metabolism&lt;/keyword&gt;&lt;keyword&gt;Intestinal Mucosa/*drug effects/*physiology&lt;/keyword&gt;&lt;keyword&gt;Promoter Regions, Genetic&lt;/keyword&gt;&lt;keyword&gt;Protein Binding&lt;/keyword&gt;&lt;keyword&gt;RNA Interference&lt;/keyword&gt;&lt;keyword&gt;Rats&lt;/keyword&gt;&lt;keyword&gt;Sp1 Transcription Factor/genetics/metabolism&lt;/keyword&gt;&lt;keyword&gt;Transcription, Genetic&lt;/keyword&gt;&lt;keyword&gt;Up-Regulation/*drug effects&lt;/keyword&gt;&lt;/keywords&gt;&lt;dates&gt;&lt;year&gt;2012&lt;/year&gt;&lt;pub-dates&gt;&lt;date&gt;Dec&lt;/date&gt;&lt;/pub-dates&gt;&lt;/dates&gt;&lt;isbn&gt;0163-2116&lt;/isbn&gt;&lt;accession-num&gt;22684624&lt;/accession-num&gt;&lt;urls&gt;&lt;/urls&gt;&lt;electronic-resource-num&gt;10.1007/s10620-012-2259-4&lt;/electronic-resource-num&gt;&lt;remote-database-provider&gt;NLM&lt;/remote-database-provider&gt;&lt;language&gt;eng&lt;/language&gt;&lt;/record&gt;&lt;/Cite&gt;&lt;/EndNote&gt;</w:instrText>
      </w:r>
      <w:r w:rsidR="00634657" w:rsidRPr="00B8741C">
        <w:fldChar w:fldCharType="separate"/>
      </w:r>
      <w:r w:rsidR="008F1706">
        <w:rPr>
          <w:noProof/>
        </w:rPr>
        <w:t>[75]</w:t>
      </w:r>
      <w:r w:rsidR="00634657" w:rsidRPr="00B8741C">
        <w:fldChar w:fldCharType="end"/>
      </w:r>
      <w:r w:rsidRPr="00B8741C">
        <w:t>. SCFAs can also attenuate activation of NF-</w:t>
      </w:r>
      <w:proofErr w:type="spellStart"/>
      <w:r w:rsidRPr="00B8741C">
        <w:t>ĸB</w:t>
      </w:r>
      <w:proofErr w:type="spellEnd"/>
      <w:r w:rsidRPr="00B8741C">
        <w:t>, inhibit the production of proinflammatory factors and regula</w:t>
      </w:r>
      <w:r w:rsidR="002D6121" w:rsidRPr="00B8741C">
        <w:t>te the activity of Tregs</w:t>
      </w:r>
      <w:r w:rsidR="002D6121" w:rsidRPr="00B8741C">
        <w:fldChar w:fldCharType="begin">
          <w:fldData xml:space="preserve">PEVuZE5vdGU+PENpdGU+PEF1dGhvcj5DaGFuZzwvQXV0aG9yPjxZZWFyPjIwMTQ8L1llYXI+PFJl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IyNDctNTI8L3BhZ2VzPjx2b2x1bWU+MTExPC92b2x1bWU+PG51bWJlcj42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</w:fldData>
        </w:fldChar>
      </w:r>
      <w:r w:rsidR="008F1706">
        <w:instrText xml:space="preserve"> ADDIN EN.CITE </w:instrText>
      </w:r>
      <w:r w:rsidR="008F1706">
        <w:fldChar w:fldCharType="begin">
          <w:fldData xml:space="preserve">PEVuZE5vdGU+PENpdGU+PEF1dGhvcj5DaGFuZzwvQXV0aG9yPjxZZWFyPjIwMTQ8L1llYXI+PFJl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IyNDctNTI8L3BhZ2VzPjx2b2x1bWU+MTExPC92b2x1bWU+PG51bWJlcj42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</w:fldData>
        </w:fldChar>
      </w:r>
      <w:r w:rsidR="008F1706">
        <w:instrText xml:space="preserve"> ADDIN EN.CITE.DATA </w:instrText>
      </w:r>
      <w:r w:rsidR="008F1706">
        <w:fldChar w:fldCharType="end"/>
      </w:r>
      <w:r w:rsidR="002D6121" w:rsidRPr="00B8741C">
        <w:fldChar w:fldCharType="separate"/>
      </w:r>
      <w:r w:rsidR="008F1706">
        <w:rPr>
          <w:noProof/>
        </w:rPr>
        <w:t>[76, 77]</w:t>
      </w:r>
      <w:r w:rsidR="002D6121" w:rsidRPr="00B8741C">
        <w:fldChar w:fldCharType="end"/>
      </w:r>
      <w:r w:rsidRPr="00B8741C">
        <w:t>. The SCFA butyrate can also enhance mitochondrial activity, activate intestinal gluconeogenesis</w:t>
      </w:r>
      <w:r w:rsidR="00A25800">
        <w:t>,</w:t>
      </w:r>
      <w:r w:rsidRPr="00B8741C">
        <w:t xml:space="preserve"> and regulate epigenetic processes by inhibiting histone deacetylases. Thus, butyrate </w:t>
      </w:r>
      <w:proofErr w:type="gramStart"/>
      <w:r w:rsidRPr="00B8741C">
        <w:t>is considered to be</w:t>
      </w:r>
      <w:proofErr w:type="gramEnd"/>
      <w:r w:rsidRPr="00B8741C">
        <w:t xml:space="preserve"> a benefici</w:t>
      </w:r>
      <w:r w:rsidR="002D6121" w:rsidRPr="00B8741C">
        <w:t>al anti-aging metabolite</w:t>
      </w:r>
      <w:r w:rsidR="002D6121" w:rsidRPr="00B8741C">
        <w:fldChar w:fldCharType="begin">
          <w:fldData xml:space="preserve">PEVuZE5vdGU+PENpdGU+PEF1dGhvcj5Ib25kYTwvQXV0aG9yPjxZZWFyPjIwMTY8L1llYXI+PFJl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</w:fldData>
        </w:fldChar>
      </w:r>
      <w:r w:rsidR="008F1706">
        <w:instrText xml:space="preserve"> ADDIN EN.CITE </w:instrText>
      </w:r>
      <w:r w:rsidR="008F1706">
        <w:fldChar w:fldCharType="begin">
          <w:fldData xml:space="preserve">PEVuZE5vdGU+PENpdGU+PEF1dGhvcj5Ib25kYTwvQXV0aG9yPjxZZWFyPjIwMTY8L1llYXI+PFJl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</w:fldData>
        </w:fldChar>
      </w:r>
      <w:r w:rsidR="008F1706">
        <w:instrText xml:space="preserve"> ADDIN EN.CITE.DATA </w:instrText>
      </w:r>
      <w:r w:rsidR="008F1706">
        <w:fldChar w:fldCharType="end"/>
      </w:r>
      <w:r w:rsidR="002D6121" w:rsidRPr="00B8741C">
        <w:fldChar w:fldCharType="separate"/>
      </w:r>
      <w:r w:rsidR="008F1706">
        <w:rPr>
          <w:noProof/>
        </w:rPr>
        <w:t>[66, 78]</w:t>
      </w:r>
      <w:r w:rsidR="002D6121" w:rsidRPr="00B8741C">
        <w:fldChar w:fldCharType="end"/>
      </w:r>
      <w:r w:rsidRPr="00B8741C">
        <w:t>.</w:t>
      </w:r>
    </w:p>
    <w:p w14:paraId="14C66336" w14:textId="77777777" w:rsidR="00332E3E" w:rsidRPr="00B8741C" w:rsidRDefault="00332E3E" w:rsidP="00B8741C">
      <w:pPr>
        <w:rPr>
          <w:rFonts w:eastAsia="Times New Roman"/>
        </w:rPr>
      </w:pPr>
    </w:p>
    <w:p w14:paraId="19D8B821" w14:textId="77777777" w:rsidR="00332E3E" w:rsidRPr="00B8741C" w:rsidRDefault="00332E3E" w:rsidP="00B8741C">
      <w:pPr>
        <w:rPr>
          <w:b/>
        </w:rPr>
      </w:pPr>
      <w:r w:rsidRPr="00B8741C">
        <w:rPr>
          <w:b/>
        </w:rPr>
        <w:lastRenderedPageBreak/>
        <w:t>3 The microbiome — a new therapeutic target for renal injury and aging?</w:t>
      </w:r>
    </w:p>
    <w:p w14:paraId="2A1C9598" w14:textId="7724FF32" w:rsidR="00332E3E" w:rsidRPr="00B8741C" w:rsidRDefault="00332E3E" w:rsidP="00B8741C">
      <w:r w:rsidRPr="00B8741C">
        <w:t>Microbiome research has broadened the diagnostic and treatment options for kidney injury</w:t>
      </w:r>
      <w:r w:rsidR="00A411CB" w:rsidRPr="00B8741C">
        <w:t xml:space="preserve"> (Figure 3)</w:t>
      </w:r>
      <w:r w:rsidRPr="00B8741C">
        <w:t>. Evidence indicates the colon-kidney axis plays an important role in renal injury and imbalances in the intestinal flora are implicated in the pathophysiological process of kidney disease, which suggests that the restoration of bacterial homeostasis may be an effective treatment for kidney disease. Probiotics may represent an important potential treatment. Studies have shown that probiotics can effectively reduce the concentration of uremic toxins, especially p-cresol sulphate and p-indoxyl sul</w:t>
      </w:r>
      <w:r w:rsidR="002D6121" w:rsidRPr="00B8741C">
        <w:t>phate, in patients with CKD</w:t>
      </w:r>
      <w:r w:rsidR="002D6121" w:rsidRPr="00B8741C">
        <w:fldChar w:fldCharType="begin">
          <w:fldData xml:space="preserve">PEVuZE5vdGU+PENpdGU+PEF1dGhvcj5UdXJyb25pPC9BdXRob3I+PFllYXI+MjAyMDwvWWVhcj48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</w:fldData>
        </w:fldChar>
      </w:r>
      <w:r w:rsidR="008F1706">
        <w:instrText xml:space="preserve"> ADDIN EN.CITE </w:instrText>
      </w:r>
      <w:r w:rsidR="008F1706">
        <w:fldChar w:fldCharType="begin">
          <w:fldData xml:space="preserve">PEVuZE5vdGU+PENpdGU+PEF1dGhvcj5UdXJyb25pPC9BdXRob3I+PFllYXI+MjAyMDwvWWVhcj48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</w:fldData>
        </w:fldChar>
      </w:r>
      <w:r w:rsidR="008F1706">
        <w:instrText xml:space="preserve"> ADDIN EN.CITE.DATA </w:instrText>
      </w:r>
      <w:r w:rsidR="008F1706">
        <w:fldChar w:fldCharType="end"/>
      </w:r>
      <w:r w:rsidR="002D6121" w:rsidRPr="00B8741C">
        <w:fldChar w:fldCharType="separate"/>
      </w:r>
      <w:r w:rsidR="008F1706">
        <w:rPr>
          <w:noProof/>
        </w:rPr>
        <w:t>[79]</w:t>
      </w:r>
      <w:r w:rsidR="002D6121" w:rsidRPr="00B8741C">
        <w:fldChar w:fldCharType="end"/>
      </w:r>
      <w:r w:rsidRPr="00B8741C">
        <w:t xml:space="preserve">. Moreover, probiotics can reduce the levels of inflammatory markers in the host and </w:t>
      </w:r>
      <w:r w:rsidR="005140A2" w:rsidRPr="00B8741C">
        <w:t>affect the immune system</w:t>
      </w:r>
      <w:r w:rsidR="005140A2" w:rsidRPr="00B8741C">
        <w:fldChar w:fldCharType="begin">
          <w:fldData xml:space="preserve">PEVuZE5vdGU+PENpdGU+PEF1dGhvcj5UYXllYmkgS2hvc3Jvc2hhaGk8L0F1dGhvcj48WWVhcj4y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</w:fldData>
        </w:fldChar>
      </w:r>
      <w:r w:rsidR="008F1706">
        <w:instrText xml:space="preserve"> ADDIN EN.CITE </w:instrText>
      </w:r>
      <w:r w:rsidR="008F1706">
        <w:fldChar w:fldCharType="begin">
          <w:fldData xml:space="preserve">PEVuZE5vdGU+PENpdGU+PEF1dGhvcj5UYXllYmkgS2hvc3Jvc2hhaGk8L0F1dGhvcj48WWVhcj4y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</w:fldData>
        </w:fldChar>
      </w:r>
      <w:r w:rsidR="008F1706">
        <w:instrText xml:space="preserve"> ADDIN EN.CITE.DATA </w:instrText>
      </w:r>
      <w:r w:rsidR="008F1706">
        <w:fldChar w:fldCharType="end"/>
      </w:r>
      <w:r w:rsidR="005140A2" w:rsidRPr="00B8741C">
        <w:fldChar w:fldCharType="separate"/>
      </w:r>
      <w:r w:rsidR="008F1706">
        <w:rPr>
          <w:noProof/>
        </w:rPr>
        <w:t>[80, 81]</w:t>
      </w:r>
      <w:r w:rsidR="005140A2" w:rsidRPr="00B8741C">
        <w:fldChar w:fldCharType="end"/>
      </w:r>
      <w:r w:rsidRPr="00B8741C">
        <w:t xml:space="preserve">. </w:t>
      </w:r>
      <w:r w:rsidRPr="00B8741C">
        <w:rPr>
          <w:i/>
          <w:iCs/>
        </w:rPr>
        <w:t xml:space="preserve">Lactobacillus </w:t>
      </w:r>
      <w:proofErr w:type="spellStart"/>
      <w:r w:rsidRPr="00B8741C">
        <w:rPr>
          <w:i/>
          <w:iCs/>
        </w:rPr>
        <w:t>salivarius</w:t>
      </w:r>
      <w:proofErr w:type="spellEnd"/>
      <w:r w:rsidRPr="00B8741C">
        <w:t xml:space="preserve"> BP121 and </w:t>
      </w:r>
      <w:r w:rsidRPr="00B8741C">
        <w:rPr>
          <w:i/>
          <w:iCs/>
        </w:rPr>
        <w:t>Lactobacillus</w:t>
      </w:r>
      <w:r w:rsidRPr="00B8741C">
        <w:t xml:space="preserve"> were shown to downregulate renal inflammatory mediators and reduce oxidative stress</w:t>
      </w:r>
      <w:r w:rsidR="005140A2" w:rsidRPr="00B8741C">
        <w:fldChar w:fldCharType="begin">
          <w:fldData xml:space="preserve">PEVuZE5vdGU+PENpdGU+PEF1dGhvcj5MZWU8L0F1dGhvcj48WWVhcj4yMDIwPC9ZZWFyPjxSZWNO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</w:fldData>
        </w:fldChar>
      </w:r>
      <w:r w:rsidR="008F1706">
        <w:instrText xml:space="preserve"> ADDIN EN.CITE </w:instrText>
      </w:r>
      <w:r w:rsidR="008F1706">
        <w:fldChar w:fldCharType="begin">
          <w:fldData xml:space="preserve">PEVuZE5vdGU+PENpdGU+PEF1dGhvcj5MZWU8L0F1dGhvcj48WWVhcj4yMDIwPC9ZZWFyPjxSZWNO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</w:fldData>
        </w:fldChar>
      </w:r>
      <w:r w:rsidR="008F1706">
        <w:instrText xml:space="preserve"> ADDIN EN.CITE.DATA </w:instrText>
      </w:r>
      <w:r w:rsidR="008F1706">
        <w:fldChar w:fldCharType="end"/>
      </w:r>
      <w:r w:rsidR="005140A2" w:rsidRPr="00B8741C">
        <w:fldChar w:fldCharType="separate"/>
      </w:r>
      <w:r w:rsidR="008F1706">
        <w:rPr>
          <w:noProof/>
        </w:rPr>
        <w:t>[82, 83]</w:t>
      </w:r>
      <w:r w:rsidR="005140A2" w:rsidRPr="00B8741C">
        <w:fldChar w:fldCharType="end"/>
      </w:r>
      <w:r w:rsidRPr="00B8741C">
        <w:t xml:space="preserve">. Oral probiotics such as </w:t>
      </w:r>
      <w:r w:rsidRPr="00B8741C">
        <w:rPr>
          <w:i/>
          <w:iCs/>
        </w:rPr>
        <w:t>L. plantarum</w:t>
      </w:r>
      <w:r w:rsidRPr="00B8741C">
        <w:t xml:space="preserve"> and </w:t>
      </w:r>
      <w:r w:rsidRPr="00B8741C">
        <w:rPr>
          <w:i/>
          <w:iCs/>
        </w:rPr>
        <w:t>L. brevis</w:t>
      </w:r>
      <w:r w:rsidRPr="00B8741C">
        <w:t xml:space="preserve"> were also found to slow the p</w:t>
      </w:r>
      <w:r w:rsidR="005140A2" w:rsidRPr="00B8741C">
        <w:t>rogression of CKD and KS</w:t>
      </w:r>
      <w:r w:rsidR="005140A2" w:rsidRPr="00B8741C">
        <w:fldChar w:fldCharType="begin">
          <w:fldData xml:space="preserve">PEVuZE5vdGU+PENpdGU+PEF1dGhvcj5aaHU8L0F1dGhvcj48WWVhcj4yMDIxPC9ZZWFyPjxSZWNO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</w:fldData>
        </w:fldChar>
      </w:r>
      <w:r w:rsidR="008F1706">
        <w:instrText xml:space="preserve"> ADDIN EN.CITE </w:instrText>
      </w:r>
      <w:r w:rsidR="008F1706">
        <w:fldChar w:fldCharType="begin">
          <w:fldData xml:space="preserve">PEVuZE5vdGU+PENpdGU+PEF1dGhvcj5aaHU8L0F1dGhvcj48WWVhcj4yMDIxPC9ZZWFyPjxSZWNO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</w:fldData>
        </w:fldChar>
      </w:r>
      <w:r w:rsidR="008F1706">
        <w:instrText xml:space="preserve"> ADDIN EN.CITE.DATA </w:instrText>
      </w:r>
      <w:r w:rsidR="008F1706">
        <w:fldChar w:fldCharType="end"/>
      </w:r>
      <w:r w:rsidR="005140A2" w:rsidRPr="00B8741C">
        <w:fldChar w:fldCharType="separate"/>
      </w:r>
      <w:r w:rsidR="008F1706">
        <w:rPr>
          <w:noProof/>
        </w:rPr>
        <w:t>[84, 85]</w:t>
      </w:r>
      <w:r w:rsidR="005140A2" w:rsidRPr="00B8741C">
        <w:fldChar w:fldCharType="end"/>
      </w:r>
      <w:r w:rsidRPr="00B8741C">
        <w:t xml:space="preserve">. </w:t>
      </w:r>
      <w:proofErr w:type="spellStart"/>
      <w:r w:rsidRPr="00B8741C">
        <w:t>Synbiotics</w:t>
      </w:r>
      <w:proofErr w:type="spellEnd"/>
      <w:r w:rsidRPr="00B8741C">
        <w:t xml:space="preserve"> are a combination of probiotics and prebiotics. When combined with low protein therapy, </w:t>
      </w:r>
      <w:proofErr w:type="spellStart"/>
      <w:r w:rsidRPr="00B8741C">
        <w:t>synbiotics</w:t>
      </w:r>
      <w:proofErr w:type="spellEnd"/>
      <w:r w:rsidRPr="00B8741C">
        <w:t xml:space="preserve"> could reduce the rate of progression of CKD, led to significant enrichment of </w:t>
      </w:r>
      <w:r w:rsidRPr="00B8741C">
        <w:rPr>
          <w:i/>
          <w:iCs/>
        </w:rPr>
        <w:t>Bifidobacterium</w:t>
      </w:r>
      <w:r w:rsidRPr="00B8741C">
        <w:t xml:space="preserve">, reduced the abundance of </w:t>
      </w:r>
      <w:proofErr w:type="spellStart"/>
      <w:r w:rsidRPr="00B8741C">
        <w:rPr>
          <w:i/>
          <w:iCs/>
        </w:rPr>
        <w:t>Rumencoccus</w:t>
      </w:r>
      <w:proofErr w:type="spellEnd"/>
      <w:r w:rsidRPr="00B8741C">
        <w:t xml:space="preserve"> and improved the microbial structure</w:t>
      </w:r>
      <w:r w:rsidR="005140A2" w:rsidRPr="00B8741C">
        <w:t xml:space="preserve"> of the feces</w:t>
      </w:r>
      <w:r w:rsidR="005140A2" w:rsidRPr="00B8741C">
        <w:fldChar w:fldCharType="begin">
          <w:fldData xml:space="preserve">PEVuZE5vdGU+PENpdGU+PEF1dGhvcj5Sb3NzaTwvQXV0aG9yPjxZZWFyPjIwMTY8L1llYXI+PFJl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</w:fldData>
        </w:fldChar>
      </w:r>
      <w:r w:rsidR="008F1706">
        <w:instrText xml:space="preserve"> ADDIN EN.CITE </w:instrText>
      </w:r>
      <w:r w:rsidR="008F1706">
        <w:fldChar w:fldCharType="begin">
          <w:fldData xml:space="preserve">PEVuZE5vdGU+PENpdGU+PEF1dGhvcj5Sb3NzaTwvQXV0aG9yPjxZZWFyPjIwMTY8L1llYXI+PFJl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</w:fldData>
        </w:fldChar>
      </w:r>
      <w:r w:rsidR="008F1706">
        <w:instrText xml:space="preserve"> ADDIN EN.CITE.DATA </w:instrText>
      </w:r>
      <w:r w:rsidR="008F1706">
        <w:fldChar w:fldCharType="end"/>
      </w:r>
      <w:r w:rsidR="005140A2" w:rsidRPr="00B8741C">
        <w:fldChar w:fldCharType="separate"/>
      </w:r>
      <w:r w:rsidR="008F1706">
        <w:rPr>
          <w:noProof/>
        </w:rPr>
        <w:t>[86, 87]</w:t>
      </w:r>
      <w:r w:rsidR="005140A2" w:rsidRPr="00B8741C">
        <w:fldChar w:fldCharType="end"/>
      </w:r>
      <w:r w:rsidRPr="00B8741C">
        <w:t xml:space="preserve">. SCFAs, the final metabolite of the fermentation of complex polysaccharides by the intestinal flora, also play an important role in renal function. SCFAs have strong anti-inflammatory properties and </w:t>
      </w:r>
      <w:r w:rsidR="005140A2" w:rsidRPr="00B8741C">
        <w:t>immunomodulatory effects</w:t>
      </w:r>
      <w:r w:rsidR="005140A2" w:rsidRPr="00B8741C">
        <w:fldChar w:fldCharType="begin">
          <w:fldData xml:space="preserve">PEVuZE5vdGU+PENpdGU+PEF1dGhvcj5DYXJuZXk8L0F1dGhvcj48WWVhcj4yMDE1PC9ZZWFyPjxS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</w:fldData>
        </w:fldChar>
      </w:r>
      <w:r w:rsidR="008F1706">
        <w:instrText xml:space="preserve"> ADDIN EN.CITE </w:instrText>
      </w:r>
      <w:r w:rsidR="008F1706">
        <w:fldChar w:fldCharType="begin">
          <w:fldData xml:space="preserve">PEVuZE5vdGU+PENpdGU+PEF1dGhvcj5DYXJuZXk8L0F1dGhvcj48WWVhcj4yMDE1PC9ZZWFyPjxS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</w:fldData>
        </w:fldChar>
      </w:r>
      <w:r w:rsidR="008F1706">
        <w:instrText xml:space="preserve"> ADDIN EN.CITE.DATA </w:instrText>
      </w:r>
      <w:r w:rsidR="008F1706">
        <w:fldChar w:fldCharType="end"/>
      </w:r>
      <w:r w:rsidR="005140A2" w:rsidRPr="00B8741C">
        <w:fldChar w:fldCharType="separate"/>
      </w:r>
      <w:r w:rsidR="008F1706">
        <w:rPr>
          <w:noProof/>
        </w:rPr>
        <w:t>[88, 89]</w:t>
      </w:r>
      <w:r w:rsidR="005140A2" w:rsidRPr="00B8741C">
        <w:fldChar w:fldCharType="end"/>
      </w:r>
      <w:r w:rsidRPr="00B8741C">
        <w:t>. Supplementation with SCFAs has been shown to prevent the progressio</w:t>
      </w:r>
      <w:r w:rsidR="005140A2" w:rsidRPr="00B8741C">
        <w:t>n of AKI and subsequent CKD</w:t>
      </w:r>
      <w:r w:rsidR="006F1720" w:rsidRPr="00B8741C">
        <w:fldChar w:fldCharType="begin">
          <w:fldData xml:space="preserve">PEVuZE5vdGU+PENpdGU+PEF1dGhvcj5MaXU8L0F1dGhvcj48WWVhcj4yMDIxPC9ZZWFyPjxSZWNO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</w:fldData>
        </w:fldChar>
      </w:r>
      <w:r w:rsidR="008F1706">
        <w:instrText xml:space="preserve"> ADDIN EN.CITE </w:instrText>
      </w:r>
      <w:r w:rsidR="008F1706">
        <w:fldChar w:fldCharType="begin">
          <w:fldData xml:space="preserve">PEVuZE5vdGU+PENpdGU+PEF1dGhvcj5MaXU8L0F1dGhvcj48WWVhcj4yMDIxPC9ZZWFyPjxSZWNO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</w:fldData>
        </w:fldChar>
      </w:r>
      <w:r w:rsidR="008F1706">
        <w:instrText xml:space="preserve"> ADDIN EN.CITE.DATA </w:instrText>
      </w:r>
      <w:r w:rsidR="008F1706">
        <w:fldChar w:fldCharType="end"/>
      </w:r>
      <w:r w:rsidR="006F1720" w:rsidRPr="00B8741C">
        <w:fldChar w:fldCharType="separate"/>
      </w:r>
      <w:r w:rsidR="008F1706">
        <w:rPr>
          <w:noProof/>
        </w:rPr>
        <w:t>[90]</w:t>
      </w:r>
      <w:r w:rsidR="006F1720" w:rsidRPr="00B8741C">
        <w:fldChar w:fldCharType="end"/>
      </w:r>
      <w:r w:rsidRPr="00B8741C">
        <w:t>. Fecal microbiome transplantation (FMT) is also considered to be an effective therapy to restore homeostasis to a disrupted microbiome. FMT treatment ameliorated intestinal microbiota disorder and limited accumulation of uremic to</w:t>
      </w:r>
      <w:r w:rsidR="006F1720" w:rsidRPr="00B8741C">
        <w:t>xins in mouse models of CKD</w:t>
      </w:r>
      <w:r w:rsidR="006F1720" w:rsidRPr="00B8741C">
        <w:fldChar w:fldCharType="begin">
          <w:fldData xml:space="preserve">PEVuZE5vdGU+PENpdGU+PEF1dGhvcj5CYXJiYTwvQXV0aG9yPjxZZWFyPjIwMjA8L1llYXI+PFJl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</w:fldData>
        </w:fldChar>
      </w:r>
      <w:r w:rsidR="008F1706">
        <w:instrText xml:space="preserve"> ADDIN EN.CITE </w:instrText>
      </w:r>
      <w:r w:rsidR="008F1706">
        <w:fldChar w:fldCharType="begin">
          <w:fldData xml:space="preserve">PEVuZE5vdGU+PENpdGU+PEF1dGhvcj5CYXJiYTwvQXV0aG9yPjxZZWFyPjIwMjA8L1llYXI+PFJl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</w:fldData>
        </w:fldChar>
      </w:r>
      <w:r w:rsidR="008F1706">
        <w:instrText xml:space="preserve"> ADDIN EN.CITE.DATA </w:instrText>
      </w:r>
      <w:r w:rsidR="008F1706">
        <w:fldChar w:fldCharType="end"/>
      </w:r>
      <w:r w:rsidR="006F1720" w:rsidRPr="00B8741C">
        <w:fldChar w:fldCharType="separate"/>
      </w:r>
      <w:r w:rsidR="008F1706">
        <w:rPr>
          <w:noProof/>
        </w:rPr>
        <w:t>[91]</w:t>
      </w:r>
      <w:r w:rsidR="006F1720" w:rsidRPr="00B8741C">
        <w:fldChar w:fldCharType="end"/>
      </w:r>
      <w:r w:rsidRPr="00B8741C">
        <w:t xml:space="preserve">. In the diabetic rat model, FMT also effectively reduced the levels of inflammatory factors and thereby attenuated inflammation and necrosis of the renal tubule </w:t>
      </w:r>
      <w:proofErr w:type="spellStart"/>
      <w:r w:rsidRPr="00B8741C">
        <w:t>interstitium</w:t>
      </w:r>
      <w:proofErr w:type="spellEnd"/>
      <w:r w:rsidRPr="00B8741C">
        <w:t xml:space="preserve"> in a mo</w:t>
      </w:r>
      <w:r w:rsidR="006F1720" w:rsidRPr="00B8741C">
        <w:t>del of diabetic nephropathy</w:t>
      </w:r>
      <w:r w:rsidR="006F1720" w:rsidRPr="00B8741C">
        <w:fldChar w:fldCharType="begin">
          <w:fldData xml:space="preserve">PEVuZE5vdGU+PENpdGU+PEF1dGhvcj5IdTwvQXV0aG9yPjxZZWFyPjIwMjA8L1llYXI+PFJlY051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==
</w:fldData>
        </w:fldChar>
      </w:r>
      <w:r w:rsidR="008F1706">
        <w:instrText xml:space="preserve"> ADDIN EN.CITE </w:instrText>
      </w:r>
      <w:r w:rsidR="008F1706">
        <w:fldChar w:fldCharType="begin">
          <w:fldData xml:space="preserve">PEVuZE5vdGU+PENpdGU+PEF1dGhvcj5IdTwvQXV0aG9yPjxZZWFyPjIwMjA8L1llYXI+PFJlY051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==
</w:fldData>
        </w:fldChar>
      </w:r>
      <w:r w:rsidR="008F1706">
        <w:instrText xml:space="preserve"> ADDIN EN.CITE.DATA </w:instrText>
      </w:r>
      <w:r w:rsidR="008F1706">
        <w:fldChar w:fldCharType="end"/>
      </w:r>
      <w:r w:rsidR="006F1720" w:rsidRPr="00B8741C">
        <w:fldChar w:fldCharType="separate"/>
      </w:r>
      <w:r w:rsidR="008F1706">
        <w:rPr>
          <w:noProof/>
        </w:rPr>
        <w:t>[92]</w:t>
      </w:r>
      <w:r w:rsidR="006F1720" w:rsidRPr="00B8741C">
        <w:fldChar w:fldCharType="end"/>
      </w:r>
      <w:r w:rsidRPr="00B8741C">
        <w:t>. In addition, FMT also showed good therapeutic potential in patients with re</w:t>
      </w:r>
      <w:r w:rsidR="006F1720" w:rsidRPr="00B8741C">
        <w:t>fractory IgA nephropathy</w:t>
      </w:r>
      <w:r w:rsidR="006F1720" w:rsidRPr="00B8741C">
        <w:fldChar w:fldCharType="begin">
          <w:fldData xml:space="preserve">PEVuZE5vdGU+PENpdGU+PEF1dGhvcj5aaGFvPC9BdXRob3I+PFllYXI+MjAyMTwvWWVhcj48UmVj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</w:fldData>
        </w:fldChar>
      </w:r>
      <w:r w:rsidR="008F1706">
        <w:instrText xml:space="preserve"> ADDIN EN.CITE </w:instrText>
      </w:r>
      <w:r w:rsidR="008F1706">
        <w:fldChar w:fldCharType="begin">
          <w:fldData xml:space="preserve">PEVuZE5vdGU+PENpdGU+PEF1dGhvcj5aaGFvPC9BdXRob3I+PFllYXI+MjAyMTwvWWVhcj48UmVj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</w:fldData>
        </w:fldChar>
      </w:r>
      <w:r w:rsidR="008F1706">
        <w:instrText xml:space="preserve"> ADDIN EN.CITE.DATA </w:instrText>
      </w:r>
      <w:r w:rsidR="008F1706">
        <w:fldChar w:fldCharType="end"/>
      </w:r>
      <w:r w:rsidR="006F1720" w:rsidRPr="00B8741C">
        <w:fldChar w:fldCharType="separate"/>
      </w:r>
      <w:r w:rsidR="008F1706">
        <w:rPr>
          <w:noProof/>
        </w:rPr>
        <w:t>[93, 94]</w:t>
      </w:r>
      <w:r w:rsidR="006F1720" w:rsidRPr="00B8741C">
        <w:fldChar w:fldCharType="end"/>
      </w:r>
      <w:r w:rsidRPr="00B8741C">
        <w:t xml:space="preserve">. Overall, these microbiome-related therapeutic strategies have high potential to reduce the incidence of kidney disease and improve patient </w:t>
      </w:r>
      <w:proofErr w:type="gramStart"/>
      <w:r w:rsidRPr="00B8741C">
        <w:t>outcomes, and</w:t>
      </w:r>
      <w:proofErr w:type="gramEnd"/>
      <w:r w:rsidRPr="00B8741C">
        <w:t xml:space="preserve"> may also represent new strategies to combat the effects of kidney-specific aging.</w:t>
      </w:r>
    </w:p>
    <w:p w14:paraId="3C1E292A" w14:textId="77777777" w:rsidR="00A411CB" w:rsidRPr="00B8741C" w:rsidRDefault="00A411CB" w:rsidP="00B8741C">
      <w:r w:rsidRPr="00B8741C">
        <w:rPr>
          <w:noProof/>
        </w:rPr>
        <w:lastRenderedPageBreak/>
        <w:drawing>
          <wp:inline distT="0" distB="0" distL="0" distR="0" wp14:anchorId="53DB7C44" wp14:editId="263B28AD">
            <wp:extent cx="5265420" cy="3627755"/>
            <wp:effectExtent l="0" t="0" r="0" b="4445"/>
            <wp:docPr id="2" name="图片 2" descr="F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0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5420" cy="3627755"/>
                    </a:xfrm>
                    <a:prstGeom prst="rect">
                      <a:avLst/>
                    </a:prstGeom>
                    <a:noFill/>
                    <a:ln>
                      <a:noFill/>
                    </a:ln>
                  </pic:spPr>
                </pic:pic>
              </a:graphicData>
            </a:graphic>
          </wp:inline>
        </w:drawing>
      </w:r>
    </w:p>
    <w:p w14:paraId="6C1DF20B" w14:textId="77777777" w:rsidR="00A411CB" w:rsidRPr="00B8741C" w:rsidRDefault="00A411CB" w:rsidP="00B8741C">
      <w:pPr>
        <w:rPr>
          <w:b/>
        </w:rPr>
      </w:pPr>
      <w:r w:rsidRPr="00B8741C">
        <w:rPr>
          <w:b/>
        </w:rPr>
        <w:t>Figure 3. Potential therapeutic strategies for renal injury and aging associated with alterations to the microbiome and its metabolites</w:t>
      </w:r>
    </w:p>
    <w:p w14:paraId="0DD28838" w14:textId="77777777" w:rsidR="00332E3E" w:rsidRPr="00B8741C" w:rsidRDefault="00332E3E" w:rsidP="00B8741C">
      <w:pPr>
        <w:rPr>
          <w:b/>
        </w:rPr>
      </w:pPr>
    </w:p>
    <w:p w14:paraId="4CFFE1CE" w14:textId="6E7F6FDC" w:rsidR="00746B5B" w:rsidRPr="00B8741C" w:rsidRDefault="00324440" w:rsidP="00B8741C">
      <w:pPr>
        <w:rPr>
          <w:b/>
        </w:rPr>
      </w:pPr>
      <w:r>
        <w:rPr>
          <w:b/>
        </w:rPr>
        <w:t xml:space="preserve">4 </w:t>
      </w:r>
      <w:r>
        <w:rPr>
          <w:rFonts w:hint="eastAsia"/>
          <w:b/>
        </w:rPr>
        <w:t>Summary</w:t>
      </w:r>
      <w:r>
        <w:rPr>
          <w:b/>
        </w:rPr>
        <w:t xml:space="preserve"> </w:t>
      </w:r>
      <w:r>
        <w:rPr>
          <w:rFonts w:hint="eastAsia"/>
          <w:b/>
        </w:rPr>
        <w:t>and</w:t>
      </w:r>
      <w:r>
        <w:rPr>
          <w:b/>
        </w:rPr>
        <w:t xml:space="preserve"> </w:t>
      </w:r>
      <w:r>
        <w:rPr>
          <w:rFonts w:hint="eastAsia"/>
          <w:b/>
        </w:rPr>
        <w:t>perspectives</w:t>
      </w:r>
    </w:p>
    <w:p w14:paraId="5461A80C" w14:textId="7AF5F26C" w:rsidR="00332E3E" w:rsidRPr="00B8741C" w:rsidRDefault="00332E3E" w:rsidP="00B8741C">
      <w:r w:rsidRPr="00B8741C">
        <w:t xml:space="preserve">The microbiome is now viewed as a vital “organ” of the body that is closely related to human health and directly or indirectly affects the physiological functions of the body through multiple immune and metabolic pathways. Advances in microbial analysis have allowed researchers to further understand the function and impact of the microbiome. The study of the human microbiome is also transforming from the study of basic phenomena to mechanistic research and clinically useful microbial biomarkers continue to emerge. The structure of the microbiome is related to health </w:t>
      </w:r>
      <w:proofErr w:type="gramStart"/>
      <w:r w:rsidRPr="00B8741C">
        <w:t>outcomes, and</w:t>
      </w:r>
      <w:proofErr w:type="gramEnd"/>
      <w:r w:rsidRPr="00B8741C">
        <w:t xml:space="preserve"> can more accurately describe abnormal states of the host than many traditional clinal markers. Detailed knowledge of microbial alterations may not only help to distinguish between diseased and non-diseased </w:t>
      </w:r>
      <w:proofErr w:type="gramStart"/>
      <w:r w:rsidRPr="00B8741C">
        <w:t>states, but</w:t>
      </w:r>
      <w:proofErr w:type="gramEnd"/>
      <w:r w:rsidRPr="00B8741C">
        <w:t xml:space="preserve"> may also help to understand the response of the host to treatments and estimate prognosis. Further development of sequencing analysis technology may enable the disease course of individual patients to be more carefully defined and treatments to be selected more precisely. In addition, the microbiome itself has emerged as an important target of disease. Many treatments targeting the microbiome have shown good efficacy in </w:t>
      </w:r>
      <w:r w:rsidRPr="00B8741C">
        <w:lastRenderedPageBreak/>
        <w:t xml:space="preserve">patients with nephrosis. A </w:t>
      </w:r>
      <w:r w:rsidR="0021233F">
        <w:rPr>
          <w:rFonts w:hint="eastAsia"/>
        </w:rPr>
        <w:t>few</w:t>
      </w:r>
      <w:r w:rsidRPr="00B8741C">
        <w:t xml:space="preserve"> microbial markers of renal dysfunction have been well explored. However, more advanced platforms to collate and analyze such markers and validation of the results in larger clinical cohorts are necessary to identify accurate microbial markers. These efforts may help to uncover the promising potential of microbial research to improve the diagnosis and treatment of kidney diseases</w:t>
      </w:r>
      <w:r w:rsidR="008A7B0F" w:rsidRPr="00B8741C">
        <w:t xml:space="preserve"> and aging</w:t>
      </w:r>
      <w:r w:rsidRPr="00B8741C">
        <w:t>.</w:t>
      </w:r>
    </w:p>
    <w:p w14:paraId="6C78CAAC" w14:textId="2AD7D87A" w:rsidR="00AC4914" w:rsidRPr="00B8741C" w:rsidRDefault="00AC4914" w:rsidP="00B8741C"/>
    <w:p w14:paraId="359892E4" w14:textId="341480D8" w:rsidR="00CF2DEB" w:rsidRPr="00B8741C" w:rsidRDefault="00CF2DEB" w:rsidP="00B8741C">
      <w:pPr>
        <w:rPr>
          <w:b/>
          <w:bCs/>
        </w:rPr>
      </w:pPr>
      <w:r w:rsidRPr="00B8741C">
        <w:rPr>
          <w:rFonts w:hint="eastAsia"/>
          <w:b/>
          <w:bCs/>
        </w:rPr>
        <w:t>D</w:t>
      </w:r>
      <w:r w:rsidR="00B70952" w:rsidRPr="00B8741C">
        <w:rPr>
          <w:b/>
          <w:bCs/>
        </w:rPr>
        <w:t>eclarations</w:t>
      </w:r>
    </w:p>
    <w:p w14:paraId="4348648D" w14:textId="77777777" w:rsidR="00CF2DEB" w:rsidRPr="00B8741C" w:rsidRDefault="00CF2DEB" w:rsidP="00B8741C">
      <w:pPr>
        <w:rPr>
          <w:b/>
        </w:rPr>
      </w:pPr>
      <w:r w:rsidRPr="00B8741C">
        <w:rPr>
          <w:b/>
        </w:rPr>
        <w:t>Author contributions</w:t>
      </w:r>
    </w:p>
    <w:p w14:paraId="4B465129" w14:textId="63C2E26D" w:rsidR="00CF2DEB" w:rsidRPr="00B8741C" w:rsidRDefault="00BB5EF3" w:rsidP="00B8741C">
      <w:pPr>
        <w:rPr>
          <w:lang w:val="en-GB"/>
        </w:rPr>
      </w:pPr>
      <w:r w:rsidRPr="00B8741C">
        <w:t>All authors contributed equally</w:t>
      </w:r>
      <w:r w:rsidR="00CF2DEB" w:rsidRPr="00B8741C">
        <w:rPr>
          <w:lang w:val="en-GB"/>
        </w:rPr>
        <w:t>.</w:t>
      </w:r>
      <w:r w:rsidR="00CF2DEB" w:rsidRPr="00B8741C">
        <w:t xml:space="preserve"> </w:t>
      </w:r>
      <w:r w:rsidR="00CF2DEB" w:rsidRPr="00B8741C">
        <w:rPr>
          <w:lang w:val="en-GB"/>
        </w:rPr>
        <w:t>All authors contributed to the manuscript and agreed to submit manuscript.</w:t>
      </w:r>
    </w:p>
    <w:p w14:paraId="198AC272" w14:textId="70F83606" w:rsidR="00CF2DEB" w:rsidRPr="00B8741C" w:rsidRDefault="00CF2DEB" w:rsidP="00B8741C">
      <w:pPr>
        <w:rPr>
          <w:b/>
          <w:lang w:val="en-GB"/>
        </w:rPr>
      </w:pPr>
      <w:r w:rsidRPr="00B8741C">
        <w:rPr>
          <w:rFonts w:hint="eastAsia"/>
          <w:b/>
          <w:lang w:val="en-GB"/>
        </w:rPr>
        <w:t>A</w:t>
      </w:r>
      <w:r w:rsidRPr="00B8741C">
        <w:rPr>
          <w:b/>
          <w:lang w:val="en-GB"/>
        </w:rPr>
        <w:t>vailability of data and materials</w:t>
      </w:r>
    </w:p>
    <w:p w14:paraId="5A473746" w14:textId="196FE53B" w:rsidR="00CF2DEB" w:rsidRPr="00B8741C" w:rsidRDefault="00CF2DEB" w:rsidP="00B8741C">
      <w:pPr>
        <w:rPr>
          <w:bCs/>
          <w:lang w:val="en-GB"/>
        </w:rPr>
      </w:pPr>
      <w:r w:rsidRPr="00B8741C">
        <w:rPr>
          <w:rFonts w:hint="eastAsia"/>
          <w:bCs/>
          <w:lang w:val="en-GB"/>
        </w:rPr>
        <w:t>N</w:t>
      </w:r>
      <w:r w:rsidRPr="00B8741C">
        <w:rPr>
          <w:bCs/>
          <w:lang w:val="en-GB"/>
        </w:rPr>
        <w:t>ot applicable</w:t>
      </w:r>
    </w:p>
    <w:p w14:paraId="74B9C772" w14:textId="1340BDD0" w:rsidR="00CF2DEB" w:rsidRPr="00B8741C" w:rsidRDefault="00CF2DEB" w:rsidP="00B8741C">
      <w:pPr>
        <w:rPr>
          <w:b/>
          <w:lang w:val="en-GB"/>
        </w:rPr>
      </w:pPr>
      <w:r w:rsidRPr="00B8741C">
        <w:rPr>
          <w:rFonts w:hint="eastAsia"/>
          <w:b/>
          <w:lang w:val="en-GB"/>
        </w:rPr>
        <w:t>F</w:t>
      </w:r>
      <w:r w:rsidRPr="00B8741C">
        <w:rPr>
          <w:b/>
          <w:lang w:val="en-GB"/>
        </w:rPr>
        <w:t>inancial support and sponsorship</w:t>
      </w:r>
    </w:p>
    <w:p w14:paraId="35BE972D" w14:textId="6662FE6A" w:rsidR="00CF2DEB" w:rsidRPr="00B8741C" w:rsidRDefault="00CF2DEB" w:rsidP="00B8741C">
      <w:r w:rsidRPr="00B8741C">
        <w:rPr>
          <w:lang w:val="en-GB"/>
        </w:rPr>
        <w:t>This work is supported by the National Key Research and Development Project of China (2018YFC2000500/03), Natural Science Foundation of Shanghai (21ZR1409200)</w:t>
      </w:r>
      <w:r w:rsidRPr="00B8741C">
        <w:t xml:space="preserve"> and </w:t>
      </w:r>
      <w:r w:rsidRPr="00B8741C">
        <w:rPr>
          <w:lang w:val="en-GB"/>
        </w:rPr>
        <w:t xml:space="preserve">the grants for a discipline leader of Shanghai Municipal Health Commission National (2022XD051). </w:t>
      </w:r>
      <w:proofErr w:type="spellStart"/>
      <w:r w:rsidRPr="00B8741C">
        <w:rPr>
          <w:lang w:val="en-GB"/>
        </w:rPr>
        <w:t>Dr.</w:t>
      </w:r>
      <w:proofErr w:type="spellEnd"/>
      <w:r w:rsidRPr="00B8741C">
        <w:rPr>
          <w:lang w:val="en-GB"/>
        </w:rPr>
        <w:t xml:space="preserve"> C Zhao is supported by outstanding talent from Fudan University (2015).</w:t>
      </w:r>
    </w:p>
    <w:p w14:paraId="0EFB2534" w14:textId="3C335D30" w:rsidR="00DE3DF1" w:rsidRPr="00B8741C" w:rsidRDefault="00DE3DF1" w:rsidP="00B8741C">
      <w:pPr>
        <w:rPr>
          <w:b/>
        </w:rPr>
      </w:pPr>
      <w:r w:rsidRPr="00B8741C">
        <w:rPr>
          <w:rFonts w:hint="eastAsia"/>
          <w:b/>
        </w:rPr>
        <w:t>Conflict</w:t>
      </w:r>
      <w:r w:rsidR="00F13825" w:rsidRPr="00B8741C">
        <w:rPr>
          <w:rFonts w:hint="eastAsia"/>
          <w:b/>
        </w:rPr>
        <w:t xml:space="preserve"> </w:t>
      </w:r>
      <w:r w:rsidR="00F13825" w:rsidRPr="00B8741C">
        <w:rPr>
          <w:b/>
        </w:rPr>
        <w:t>of interest</w:t>
      </w:r>
    </w:p>
    <w:p w14:paraId="3672A49E" w14:textId="0A42A20C" w:rsidR="00F13825" w:rsidRPr="00B8741C" w:rsidRDefault="00CF2DEB" w:rsidP="00B8741C">
      <w:r w:rsidRPr="00B8741C">
        <w:t>All authors declared that there are no conflicts of interest</w:t>
      </w:r>
      <w:r w:rsidR="005C4ED2" w:rsidRPr="00B8741C">
        <w:t>.</w:t>
      </w:r>
    </w:p>
    <w:p w14:paraId="394F4A8D" w14:textId="36877513" w:rsidR="00BB5EF3" w:rsidRPr="00B8741C" w:rsidRDefault="00BB5EF3" w:rsidP="00B8741C">
      <w:pPr>
        <w:rPr>
          <w:b/>
          <w:bCs/>
        </w:rPr>
      </w:pPr>
      <w:r w:rsidRPr="00B8741C">
        <w:rPr>
          <w:rFonts w:hint="eastAsia"/>
          <w:b/>
          <w:bCs/>
        </w:rPr>
        <w:t>E</w:t>
      </w:r>
      <w:r w:rsidRPr="00B8741C">
        <w:rPr>
          <w:b/>
          <w:bCs/>
        </w:rPr>
        <w:t>thical approval and consent to participate</w:t>
      </w:r>
    </w:p>
    <w:p w14:paraId="05A332FF" w14:textId="1EE9058B" w:rsidR="00BB5EF3" w:rsidRPr="00B8741C" w:rsidRDefault="00BB5EF3" w:rsidP="00B8741C">
      <w:pPr>
        <w:rPr>
          <w:bCs/>
          <w:lang w:val="en-GB"/>
        </w:rPr>
      </w:pPr>
      <w:r w:rsidRPr="00B8741C">
        <w:rPr>
          <w:rFonts w:hint="eastAsia"/>
          <w:bCs/>
          <w:lang w:val="en-GB"/>
        </w:rPr>
        <w:t>N</w:t>
      </w:r>
      <w:r w:rsidRPr="00B8741C">
        <w:rPr>
          <w:bCs/>
          <w:lang w:val="en-GB"/>
        </w:rPr>
        <w:t>ot applicable</w:t>
      </w:r>
    </w:p>
    <w:p w14:paraId="4A0B6C7B" w14:textId="287FCF1A" w:rsidR="00CF2DEB" w:rsidRPr="00B8741C" w:rsidRDefault="00CF2DEB" w:rsidP="00B8741C">
      <w:pPr>
        <w:rPr>
          <w:b/>
          <w:bCs/>
        </w:rPr>
      </w:pPr>
      <w:r w:rsidRPr="00B8741C">
        <w:rPr>
          <w:b/>
          <w:bCs/>
        </w:rPr>
        <w:t>Consent of publication</w:t>
      </w:r>
    </w:p>
    <w:p w14:paraId="34EE7763" w14:textId="785E539C" w:rsidR="005C4ED2" w:rsidRPr="00B8741C" w:rsidRDefault="00CF2DEB" w:rsidP="00B8741C">
      <w:pPr>
        <w:rPr>
          <w:bCs/>
          <w:lang w:val="en-GB"/>
        </w:rPr>
      </w:pPr>
      <w:r w:rsidRPr="00B8741C">
        <w:rPr>
          <w:rFonts w:hint="eastAsia"/>
          <w:bCs/>
          <w:lang w:val="en-GB"/>
        </w:rPr>
        <w:t>N</w:t>
      </w:r>
      <w:r w:rsidRPr="00B8741C">
        <w:rPr>
          <w:bCs/>
          <w:lang w:val="en-GB"/>
        </w:rPr>
        <w:t>ot applicable</w:t>
      </w:r>
    </w:p>
    <w:p w14:paraId="5ABEFDC2" w14:textId="77777777" w:rsidR="005C4ED2" w:rsidRPr="00B8741C" w:rsidRDefault="005C4ED2" w:rsidP="00B8741C">
      <w:r w:rsidRPr="00B8741C">
        <w:br w:type="page"/>
      </w:r>
    </w:p>
    <w:p w14:paraId="470CE019" w14:textId="21BD5DD6" w:rsidR="00AC4914" w:rsidRPr="00B8741C" w:rsidRDefault="00CC45ED" w:rsidP="00B8741C">
      <w:pPr>
        <w:rPr>
          <w:b/>
        </w:rPr>
      </w:pPr>
      <w:r w:rsidRPr="00B8741C">
        <w:rPr>
          <w:rFonts w:hint="eastAsia"/>
          <w:b/>
        </w:rPr>
        <w:lastRenderedPageBreak/>
        <w:t>Reference</w:t>
      </w:r>
    </w:p>
    <w:p w14:paraId="3214779E" w14:textId="77777777" w:rsidR="008F1706" w:rsidRPr="008F1706" w:rsidRDefault="00AC4914" w:rsidP="008F1706">
      <w:pPr>
        <w:pStyle w:val="EndNoteBibliography"/>
        <w:ind w:left="720" w:hanging="720"/>
        <w:rPr>
          <w:noProof/>
        </w:rPr>
      </w:pPr>
      <w:r w:rsidRPr="00B8741C">
        <w:fldChar w:fldCharType="begin"/>
      </w:r>
      <w:r w:rsidRPr="00B8741C">
        <w:instrText xml:space="preserve"> ADDIN EN.REFLIST </w:instrText>
      </w:r>
      <w:r w:rsidRPr="00B8741C">
        <w:fldChar w:fldCharType="separate"/>
      </w:r>
      <w:r w:rsidR="008F1706" w:rsidRPr="008F1706">
        <w:rPr>
          <w:noProof/>
        </w:rPr>
        <w:t>1.</w:t>
      </w:r>
      <w:r w:rsidR="008F1706" w:rsidRPr="008F1706">
        <w:rPr>
          <w:noProof/>
        </w:rPr>
        <w:tab/>
        <w:t xml:space="preserve">Pflughoeft KJ, &amp;Versalovic J. Human microbiome in health and disease. </w:t>
      </w:r>
      <w:r w:rsidR="008F1706" w:rsidRPr="008F1706">
        <w:rPr>
          <w:i/>
          <w:noProof/>
        </w:rPr>
        <w:t>Annu Rev Pathol,</w:t>
      </w:r>
      <w:r w:rsidR="008F1706" w:rsidRPr="008F1706">
        <w:rPr>
          <w:noProof/>
        </w:rPr>
        <w:t>2012, 7:99-122.[DOI:10.1146/annurev-pathol-011811-132421]</w:t>
      </w:r>
    </w:p>
    <w:p w14:paraId="202C440B" w14:textId="77777777" w:rsidR="008F1706" w:rsidRPr="008F1706" w:rsidRDefault="008F1706" w:rsidP="008F1706">
      <w:pPr>
        <w:pStyle w:val="EndNoteBibliography"/>
        <w:ind w:left="720" w:hanging="720"/>
        <w:rPr>
          <w:noProof/>
        </w:rPr>
      </w:pPr>
      <w:r w:rsidRPr="008F1706">
        <w:rPr>
          <w:noProof/>
        </w:rPr>
        <w:t>2.</w:t>
      </w:r>
      <w:r w:rsidRPr="008F1706">
        <w:rPr>
          <w:noProof/>
        </w:rPr>
        <w:tab/>
        <w:t xml:space="preserve">Sender R, Fuchs S, &amp;Milo R. Are We Really Vastly Outnumbered? Revisiting the Ratio of Bacterial to Host Cells in Humans. </w:t>
      </w:r>
      <w:r w:rsidRPr="008F1706">
        <w:rPr>
          <w:i/>
          <w:noProof/>
        </w:rPr>
        <w:t>Cell,</w:t>
      </w:r>
      <w:r w:rsidRPr="008F1706">
        <w:rPr>
          <w:noProof/>
        </w:rPr>
        <w:t>2016, 164(3):337-340.[DOI:10.1016/j.cell.2016.01.013]</w:t>
      </w:r>
    </w:p>
    <w:p w14:paraId="48F58E3F" w14:textId="77777777" w:rsidR="008F1706" w:rsidRPr="008F1706" w:rsidRDefault="008F1706" w:rsidP="008F1706">
      <w:pPr>
        <w:pStyle w:val="EndNoteBibliography"/>
        <w:ind w:left="720" w:hanging="720"/>
        <w:rPr>
          <w:noProof/>
        </w:rPr>
      </w:pPr>
      <w:r w:rsidRPr="008F1706">
        <w:rPr>
          <w:noProof/>
        </w:rPr>
        <w:t>3.</w:t>
      </w:r>
      <w:r w:rsidRPr="008F1706">
        <w:rPr>
          <w:noProof/>
        </w:rPr>
        <w:tab/>
        <w:t xml:space="preserve">David LA, Maurice CF, Carmody RN, Gootenberg DB, Button JE, Wolfe BE, et al. Diet rapidly and reproducibly alters the human gut microbiome. </w:t>
      </w:r>
      <w:r w:rsidRPr="008F1706">
        <w:rPr>
          <w:i/>
          <w:noProof/>
        </w:rPr>
        <w:t>Nature,</w:t>
      </w:r>
      <w:r w:rsidRPr="008F1706">
        <w:rPr>
          <w:noProof/>
        </w:rPr>
        <w:t>2014, 505(7484):559-563.[DOI:10.1038/nature12820]</w:t>
      </w:r>
    </w:p>
    <w:p w14:paraId="47D9FA7B" w14:textId="77777777" w:rsidR="008F1706" w:rsidRPr="008F1706" w:rsidRDefault="008F1706" w:rsidP="008F1706">
      <w:pPr>
        <w:pStyle w:val="EndNoteBibliography"/>
        <w:ind w:left="720" w:hanging="720"/>
        <w:rPr>
          <w:noProof/>
        </w:rPr>
      </w:pPr>
      <w:r w:rsidRPr="008F1706">
        <w:rPr>
          <w:noProof/>
        </w:rPr>
        <w:t>4.</w:t>
      </w:r>
      <w:r w:rsidRPr="008F1706">
        <w:rPr>
          <w:noProof/>
        </w:rPr>
        <w:tab/>
        <w:t xml:space="preserve">Allen JM, Mailing LJ, Niemiro GM, Moore R, Cook MD, White BA, et al. Exercise Alters Gut Microbiota Composition and Function in Lean and Obese Humans. </w:t>
      </w:r>
      <w:r w:rsidRPr="008F1706">
        <w:rPr>
          <w:i/>
          <w:noProof/>
        </w:rPr>
        <w:t>Med Sci Sports Exerc,</w:t>
      </w:r>
      <w:r w:rsidRPr="008F1706">
        <w:rPr>
          <w:noProof/>
        </w:rPr>
        <w:t>2018, 50(4):747-757.[DOI:10.1249/mss.0000000000001495]</w:t>
      </w:r>
    </w:p>
    <w:p w14:paraId="4C08AD7E" w14:textId="77777777" w:rsidR="008F1706" w:rsidRPr="008F1706" w:rsidRDefault="008F1706" w:rsidP="008F1706">
      <w:pPr>
        <w:pStyle w:val="EndNoteBibliography"/>
        <w:ind w:left="720" w:hanging="720"/>
        <w:rPr>
          <w:noProof/>
        </w:rPr>
      </w:pPr>
      <w:r w:rsidRPr="008F1706">
        <w:rPr>
          <w:noProof/>
        </w:rPr>
        <w:t>5.</w:t>
      </w:r>
      <w:r w:rsidRPr="008F1706">
        <w:rPr>
          <w:noProof/>
        </w:rPr>
        <w:tab/>
        <w:t xml:space="preserve">Dethlefsen L, McFall-Ngai M, &amp;Relman DA. An ecological and evolutionary perspective on human-microbe mutualism and disease. </w:t>
      </w:r>
      <w:r w:rsidRPr="008F1706">
        <w:rPr>
          <w:i/>
          <w:noProof/>
        </w:rPr>
        <w:t>Nature,</w:t>
      </w:r>
      <w:r w:rsidRPr="008F1706">
        <w:rPr>
          <w:noProof/>
        </w:rPr>
        <w:t>2007, 449(7164):811-818.[DOI:10.1038/nature06245]</w:t>
      </w:r>
    </w:p>
    <w:p w14:paraId="141F4F06" w14:textId="77777777" w:rsidR="008F1706" w:rsidRPr="008F1706" w:rsidRDefault="008F1706" w:rsidP="008F1706">
      <w:pPr>
        <w:pStyle w:val="EndNoteBibliography"/>
        <w:ind w:left="720" w:hanging="720"/>
        <w:rPr>
          <w:noProof/>
        </w:rPr>
      </w:pPr>
      <w:r w:rsidRPr="008F1706">
        <w:rPr>
          <w:noProof/>
        </w:rPr>
        <w:t>6.</w:t>
      </w:r>
      <w:r w:rsidRPr="008F1706">
        <w:rPr>
          <w:noProof/>
        </w:rPr>
        <w:tab/>
        <w:t xml:space="preserve">Grice EA, &amp;Segre JA. The skin microbiome. </w:t>
      </w:r>
      <w:r w:rsidRPr="008F1706">
        <w:rPr>
          <w:i/>
          <w:noProof/>
        </w:rPr>
        <w:t>Nat Rev Microbiol,</w:t>
      </w:r>
      <w:r w:rsidRPr="008F1706">
        <w:rPr>
          <w:noProof/>
        </w:rPr>
        <w:t>2011, 9(4):244-253.[DOI:10.1038/nrmicro2537]</w:t>
      </w:r>
    </w:p>
    <w:p w14:paraId="501BEA89" w14:textId="77777777" w:rsidR="008F1706" w:rsidRPr="008F1706" w:rsidRDefault="008F1706" w:rsidP="008F1706">
      <w:pPr>
        <w:pStyle w:val="EndNoteBibliography"/>
        <w:ind w:left="720" w:hanging="720"/>
        <w:rPr>
          <w:noProof/>
        </w:rPr>
      </w:pPr>
      <w:r w:rsidRPr="008F1706">
        <w:rPr>
          <w:noProof/>
        </w:rPr>
        <w:t>7.</w:t>
      </w:r>
      <w:r w:rsidRPr="008F1706">
        <w:rPr>
          <w:noProof/>
        </w:rPr>
        <w:tab/>
        <w:t xml:space="preserve">Kort R, Caspers M, van de Graaf A, van Egmond W, Keijser B, &amp;Roeselers G. Shaping the oral microbiota through intimate kissing. </w:t>
      </w:r>
      <w:r w:rsidRPr="008F1706">
        <w:rPr>
          <w:i/>
          <w:noProof/>
        </w:rPr>
        <w:t>Microbiome,</w:t>
      </w:r>
      <w:r w:rsidRPr="008F1706">
        <w:rPr>
          <w:noProof/>
        </w:rPr>
        <w:t>2014, 2:41.[DOI:10.1186/2049-2618-2-41]</w:t>
      </w:r>
    </w:p>
    <w:p w14:paraId="05CAA4FB" w14:textId="77777777" w:rsidR="008F1706" w:rsidRPr="008F1706" w:rsidRDefault="008F1706" w:rsidP="008F1706">
      <w:pPr>
        <w:pStyle w:val="EndNoteBibliography"/>
        <w:ind w:left="720" w:hanging="720"/>
        <w:rPr>
          <w:noProof/>
        </w:rPr>
      </w:pPr>
      <w:r w:rsidRPr="008F1706">
        <w:rPr>
          <w:noProof/>
        </w:rPr>
        <w:t>8.</w:t>
      </w:r>
      <w:r w:rsidRPr="008F1706">
        <w:rPr>
          <w:noProof/>
        </w:rPr>
        <w:tab/>
        <w:t xml:space="preserve">Caporaso JG, Lauber CL, Costello EK, Berg-Lyons D, Gonzalez A, Stombaugh J, et al. Moving pictures of the human microbiome. </w:t>
      </w:r>
      <w:r w:rsidRPr="008F1706">
        <w:rPr>
          <w:i/>
          <w:noProof/>
        </w:rPr>
        <w:t>Genome Biol,</w:t>
      </w:r>
      <w:r w:rsidRPr="008F1706">
        <w:rPr>
          <w:noProof/>
        </w:rPr>
        <w:t>2011, 12(5):R50.[DOI:10.1186/gb-2011-12-5-r50]</w:t>
      </w:r>
    </w:p>
    <w:p w14:paraId="3078BE94" w14:textId="77777777" w:rsidR="008F1706" w:rsidRPr="008F1706" w:rsidRDefault="008F1706" w:rsidP="008F1706">
      <w:pPr>
        <w:pStyle w:val="EndNoteBibliography"/>
        <w:ind w:left="720" w:hanging="720"/>
        <w:rPr>
          <w:noProof/>
        </w:rPr>
      </w:pPr>
      <w:r w:rsidRPr="008F1706">
        <w:rPr>
          <w:noProof/>
        </w:rPr>
        <w:t>9.</w:t>
      </w:r>
      <w:r w:rsidRPr="008F1706">
        <w:rPr>
          <w:noProof/>
        </w:rPr>
        <w:tab/>
        <w:t xml:space="preserve">Hannigan GD, Meisel JS, Tyldsley AS, Zheng Q, Hodkinson BP, SanMiguel AJ, et al. The human skin double-stranded DNA virome: topographical and temporal diversity, genetic enrichment, and dynamic associations with the host microbiome. </w:t>
      </w:r>
      <w:r w:rsidRPr="008F1706">
        <w:rPr>
          <w:i/>
          <w:noProof/>
        </w:rPr>
        <w:t>mBio,</w:t>
      </w:r>
      <w:r w:rsidRPr="008F1706">
        <w:rPr>
          <w:noProof/>
        </w:rPr>
        <w:t>2015, 6(5):e01578-01515.[DOI:10.1128/mBio.01578-15]</w:t>
      </w:r>
    </w:p>
    <w:p w14:paraId="789E1366" w14:textId="77777777" w:rsidR="008F1706" w:rsidRPr="008F1706" w:rsidRDefault="008F1706" w:rsidP="008F1706">
      <w:pPr>
        <w:pStyle w:val="EndNoteBibliography"/>
        <w:ind w:left="720" w:hanging="720"/>
        <w:rPr>
          <w:noProof/>
        </w:rPr>
      </w:pPr>
      <w:r w:rsidRPr="008F1706">
        <w:rPr>
          <w:noProof/>
        </w:rPr>
        <w:t>10.</w:t>
      </w:r>
      <w:r w:rsidRPr="008F1706">
        <w:rPr>
          <w:noProof/>
        </w:rPr>
        <w:tab/>
        <w:t xml:space="preserve">Zheng Y, Fang Z, Xue Y, Zhang J, Zhu J, Gao R, et al. Specific gut microbiome signature predicts the early-stage lung cancer. </w:t>
      </w:r>
      <w:r w:rsidRPr="008F1706">
        <w:rPr>
          <w:i/>
          <w:noProof/>
        </w:rPr>
        <w:t>Gut Microbes,</w:t>
      </w:r>
      <w:r w:rsidRPr="008F1706">
        <w:rPr>
          <w:noProof/>
        </w:rPr>
        <w:t>2020, 11(4):1030-1042.[DOI:10.1080/19490976.2020.1737487]</w:t>
      </w:r>
    </w:p>
    <w:p w14:paraId="5522F99A" w14:textId="77777777" w:rsidR="008F1706" w:rsidRPr="008F1706" w:rsidRDefault="008F1706" w:rsidP="008F1706">
      <w:pPr>
        <w:pStyle w:val="EndNoteBibliography"/>
        <w:ind w:left="720" w:hanging="720"/>
        <w:rPr>
          <w:noProof/>
        </w:rPr>
      </w:pPr>
      <w:r w:rsidRPr="008F1706">
        <w:rPr>
          <w:noProof/>
        </w:rPr>
        <w:lastRenderedPageBreak/>
        <w:t>11.</w:t>
      </w:r>
      <w:r w:rsidRPr="008F1706">
        <w:rPr>
          <w:noProof/>
        </w:rPr>
        <w:tab/>
        <w:t xml:space="preserve">Liu H, Chen X, Hu X, Niu H, Tian R, Wang H, et al. Alterations in the gut microbiome and metabolism with coronary artery disease severity. </w:t>
      </w:r>
      <w:r w:rsidRPr="008F1706">
        <w:rPr>
          <w:i/>
          <w:noProof/>
        </w:rPr>
        <w:t>Microbiome,</w:t>
      </w:r>
      <w:r w:rsidRPr="008F1706">
        <w:rPr>
          <w:noProof/>
        </w:rPr>
        <w:t>2019, 7(1):68.[DOI:10.1186/s40168-019-0683-9]</w:t>
      </w:r>
    </w:p>
    <w:p w14:paraId="3D65CE0E" w14:textId="77777777" w:rsidR="008F1706" w:rsidRPr="008F1706" w:rsidRDefault="008F1706" w:rsidP="008F1706">
      <w:pPr>
        <w:pStyle w:val="EndNoteBibliography"/>
        <w:ind w:left="720" w:hanging="720"/>
        <w:rPr>
          <w:noProof/>
        </w:rPr>
      </w:pPr>
      <w:r w:rsidRPr="008F1706">
        <w:rPr>
          <w:noProof/>
        </w:rPr>
        <w:t>12.</w:t>
      </w:r>
      <w:r w:rsidRPr="008F1706">
        <w:rPr>
          <w:noProof/>
        </w:rPr>
        <w:tab/>
        <w:t xml:space="preserve">Yan Q, Gu Y, Li X, Yang W, Jia L, Chen C, et al. Alterations of the Gut Microbiome in Hypertension. </w:t>
      </w:r>
      <w:r w:rsidRPr="008F1706">
        <w:rPr>
          <w:i/>
          <w:noProof/>
        </w:rPr>
        <w:t>Front Cell Infect Microbiol,</w:t>
      </w:r>
      <w:r w:rsidRPr="008F1706">
        <w:rPr>
          <w:noProof/>
        </w:rPr>
        <w:t>2017, 7:381.[DOI:10.3389/fcimb.2017.00381]</w:t>
      </w:r>
    </w:p>
    <w:p w14:paraId="44DBF434" w14:textId="77777777" w:rsidR="008F1706" w:rsidRPr="008F1706" w:rsidRDefault="008F1706" w:rsidP="008F1706">
      <w:pPr>
        <w:pStyle w:val="EndNoteBibliography"/>
        <w:ind w:left="720" w:hanging="720"/>
        <w:rPr>
          <w:noProof/>
        </w:rPr>
      </w:pPr>
      <w:r w:rsidRPr="008F1706">
        <w:rPr>
          <w:noProof/>
        </w:rPr>
        <w:t>13.</w:t>
      </w:r>
      <w:r w:rsidRPr="008F1706">
        <w:rPr>
          <w:noProof/>
        </w:rPr>
        <w:tab/>
        <w:t xml:space="preserve">Cryan JF, O'Riordan KJ, Sandhu K, Peterson V, &amp;Dinan TG. The gut microbiome in neurological disorders. </w:t>
      </w:r>
      <w:r w:rsidRPr="008F1706">
        <w:rPr>
          <w:i/>
          <w:noProof/>
        </w:rPr>
        <w:t>Lancet Neurol,</w:t>
      </w:r>
      <w:r w:rsidRPr="008F1706">
        <w:rPr>
          <w:noProof/>
        </w:rPr>
        <w:t>2020, 19(2):179-194.[DOI:10.1016/s1474-4422(19)30356-4]</w:t>
      </w:r>
    </w:p>
    <w:p w14:paraId="3E42BEE5" w14:textId="77777777" w:rsidR="008F1706" w:rsidRPr="008F1706" w:rsidRDefault="008F1706" w:rsidP="008F1706">
      <w:pPr>
        <w:pStyle w:val="EndNoteBibliography"/>
        <w:ind w:left="720" w:hanging="720"/>
        <w:rPr>
          <w:noProof/>
        </w:rPr>
      </w:pPr>
      <w:r w:rsidRPr="008F1706">
        <w:rPr>
          <w:noProof/>
        </w:rPr>
        <w:t>14.</w:t>
      </w:r>
      <w:r w:rsidRPr="008F1706">
        <w:rPr>
          <w:noProof/>
        </w:rPr>
        <w:tab/>
        <w:t xml:space="preserve">Glodny B, Unterholzner V, Taferner B, Hofmann KJ, Rehder P, Strasak A, et al. Normal kidney size and its influencing factors - a 64-slice MDCT study of 1.040 asymptomatic patients. </w:t>
      </w:r>
      <w:r w:rsidRPr="008F1706">
        <w:rPr>
          <w:i/>
          <w:noProof/>
        </w:rPr>
        <w:t>BMC Urol,</w:t>
      </w:r>
      <w:r w:rsidRPr="008F1706">
        <w:rPr>
          <w:noProof/>
        </w:rPr>
        <w:t>2009, 9:19.[DOI:10.1186/1471-2490-9-19]</w:t>
      </w:r>
    </w:p>
    <w:p w14:paraId="31BC63E7" w14:textId="77777777" w:rsidR="008F1706" w:rsidRPr="008F1706" w:rsidRDefault="008F1706" w:rsidP="008F1706">
      <w:pPr>
        <w:pStyle w:val="EndNoteBibliography"/>
        <w:ind w:left="720" w:hanging="720"/>
        <w:rPr>
          <w:noProof/>
        </w:rPr>
      </w:pPr>
      <w:r w:rsidRPr="008F1706">
        <w:rPr>
          <w:noProof/>
        </w:rPr>
        <w:t>15.</w:t>
      </w:r>
      <w:r w:rsidRPr="008F1706">
        <w:rPr>
          <w:noProof/>
        </w:rPr>
        <w:tab/>
        <w:t xml:space="preserve">Bao YW, Yuan Y, Chen JH, &amp;Lin WQ. Kidney disease models: tools to identify mechanisms and potential therapeutic targets. </w:t>
      </w:r>
      <w:r w:rsidRPr="008F1706">
        <w:rPr>
          <w:i/>
          <w:noProof/>
        </w:rPr>
        <w:t>Zool Res,</w:t>
      </w:r>
      <w:r w:rsidRPr="008F1706">
        <w:rPr>
          <w:noProof/>
        </w:rPr>
        <w:t>2018, 39(2):72-86.[DOI:10.24272/j.issn.2095-8137.2017.055]</w:t>
      </w:r>
    </w:p>
    <w:p w14:paraId="01FF6919" w14:textId="77777777" w:rsidR="008F1706" w:rsidRPr="008F1706" w:rsidRDefault="008F1706" w:rsidP="008F1706">
      <w:pPr>
        <w:pStyle w:val="EndNoteBibliography"/>
        <w:ind w:left="720" w:hanging="720"/>
        <w:rPr>
          <w:noProof/>
        </w:rPr>
      </w:pPr>
      <w:r w:rsidRPr="008F1706">
        <w:rPr>
          <w:noProof/>
        </w:rPr>
        <w:t>16.</w:t>
      </w:r>
      <w:r w:rsidRPr="008F1706">
        <w:rPr>
          <w:noProof/>
        </w:rPr>
        <w:tab/>
        <w:t xml:space="preserve">Levey AS, &amp;Coresh J. Chronic kidney disease. </w:t>
      </w:r>
      <w:r w:rsidRPr="008F1706">
        <w:rPr>
          <w:i/>
          <w:noProof/>
        </w:rPr>
        <w:t>Lancet,</w:t>
      </w:r>
      <w:r w:rsidRPr="008F1706">
        <w:rPr>
          <w:noProof/>
        </w:rPr>
        <w:t>2012, 379(9811):165-180.[DOI:10.1016/s0140-6736(11)60178-5]</w:t>
      </w:r>
    </w:p>
    <w:p w14:paraId="3C8E7D24" w14:textId="77777777" w:rsidR="008F1706" w:rsidRPr="008F1706" w:rsidRDefault="008F1706" w:rsidP="008F1706">
      <w:pPr>
        <w:pStyle w:val="EndNoteBibliography"/>
        <w:ind w:left="720" w:hanging="720"/>
        <w:rPr>
          <w:noProof/>
        </w:rPr>
      </w:pPr>
      <w:r w:rsidRPr="008F1706">
        <w:rPr>
          <w:noProof/>
        </w:rPr>
        <w:t>17.</w:t>
      </w:r>
      <w:r w:rsidRPr="008F1706">
        <w:rPr>
          <w:noProof/>
        </w:rPr>
        <w:tab/>
        <w:t xml:space="preserve">Ren Z, Fan Y, Li A, Shen Q, Wu J, Ren L, et al. Alterations of the Human Gut Microbiome in Chronic Kidney Disease. </w:t>
      </w:r>
      <w:r w:rsidRPr="008F1706">
        <w:rPr>
          <w:i/>
          <w:noProof/>
        </w:rPr>
        <w:t>Adv Sci (Weinh),</w:t>
      </w:r>
      <w:r w:rsidRPr="008F1706">
        <w:rPr>
          <w:noProof/>
        </w:rPr>
        <w:t>2020, 7(20):2001936.[DOI:10.1002/advs.202001936]</w:t>
      </w:r>
    </w:p>
    <w:p w14:paraId="59161C7B" w14:textId="77777777" w:rsidR="008F1706" w:rsidRPr="008F1706" w:rsidRDefault="008F1706" w:rsidP="008F1706">
      <w:pPr>
        <w:pStyle w:val="EndNoteBibliography"/>
        <w:ind w:left="720" w:hanging="720"/>
        <w:rPr>
          <w:noProof/>
        </w:rPr>
      </w:pPr>
      <w:r w:rsidRPr="008F1706">
        <w:rPr>
          <w:noProof/>
        </w:rPr>
        <w:t>18.</w:t>
      </w:r>
      <w:r w:rsidRPr="008F1706">
        <w:rPr>
          <w:noProof/>
        </w:rPr>
        <w:tab/>
        <w:t xml:space="preserve">Webster AC, Nagler EV, Morton RL, &amp;Masson P. Chronic Kidney Disease. </w:t>
      </w:r>
      <w:r w:rsidRPr="008F1706">
        <w:rPr>
          <w:i/>
          <w:noProof/>
        </w:rPr>
        <w:t>Lancet,</w:t>
      </w:r>
      <w:r w:rsidRPr="008F1706">
        <w:rPr>
          <w:noProof/>
        </w:rPr>
        <w:t>2017, 389(10075):1238-1252.[DOI:10.1016/s0140-6736(16)32064-5]</w:t>
      </w:r>
    </w:p>
    <w:p w14:paraId="4671E51B" w14:textId="77777777" w:rsidR="008F1706" w:rsidRPr="008F1706" w:rsidRDefault="008F1706" w:rsidP="008F1706">
      <w:pPr>
        <w:pStyle w:val="EndNoteBibliography"/>
        <w:ind w:left="720" w:hanging="720"/>
        <w:rPr>
          <w:noProof/>
        </w:rPr>
      </w:pPr>
      <w:r w:rsidRPr="008F1706">
        <w:rPr>
          <w:noProof/>
        </w:rPr>
        <w:t>19.</w:t>
      </w:r>
      <w:r w:rsidRPr="008F1706">
        <w:rPr>
          <w:noProof/>
        </w:rPr>
        <w:tab/>
        <w:t xml:space="preserve">Pasala S, &amp;Carmody JB. How to use… serum creatinine, cystatin C and GFR. </w:t>
      </w:r>
      <w:r w:rsidRPr="008F1706">
        <w:rPr>
          <w:i/>
          <w:noProof/>
        </w:rPr>
        <w:t>Arch Dis Child Educ Pract Ed,</w:t>
      </w:r>
      <w:r w:rsidRPr="008F1706">
        <w:rPr>
          <w:noProof/>
        </w:rPr>
        <w:t>2017, 102(1):37-43.[DOI:10.1136/archdischild-2016-311062]</w:t>
      </w:r>
    </w:p>
    <w:p w14:paraId="71C6A45D" w14:textId="77777777" w:rsidR="008F1706" w:rsidRPr="008F1706" w:rsidRDefault="008F1706" w:rsidP="008F1706">
      <w:pPr>
        <w:pStyle w:val="EndNoteBibliography"/>
        <w:ind w:left="720" w:hanging="720"/>
        <w:rPr>
          <w:noProof/>
        </w:rPr>
      </w:pPr>
      <w:r w:rsidRPr="008F1706">
        <w:rPr>
          <w:noProof/>
        </w:rPr>
        <w:t>20.</w:t>
      </w:r>
      <w:r w:rsidRPr="008F1706">
        <w:rPr>
          <w:noProof/>
        </w:rPr>
        <w:tab/>
        <w:t xml:space="preserve">Pichaiwong W, Homsuwan W, &amp;Leelahavanichkul A. The prevalence of normoalbuminuria and renal impairment in type 2 diabetes mellitus . </w:t>
      </w:r>
      <w:r w:rsidRPr="008F1706">
        <w:rPr>
          <w:i/>
          <w:noProof/>
        </w:rPr>
        <w:t>Clin Nephrol,</w:t>
      </w:r>
      <w:r w:rsidRPr="008F1706">
        <w:rPr>
          <w:noProof/>
        </w:rPr>
        <w:t>2019, 92(2):73-80.[DOI:10.5414/cn109606]</w:t>
      </w:r>
    </w:p>
    <w:p w14:paraId="50126011" w14:textId="77777777" w:rsidR="008F1706" w:rsidRPr="008F1706" w:rsidRDefault="008F1706" w:rsidP="008F1706">
      <w:pPr>
        <w:pStyle w:val="EndNoteBibliography"/>
        <w:ind w:left="720" w:hanging="720"/>
        <w:rPr>
          <w:noProof/>
        </w:rPr>
      </w:pPr>
      <w:r w:rsidRPr="008F1706">
        <w:rPr>
          <w:noProof/>
        </w:rPr>
        <w:t>21.</w:t>
      </w:r>
      <w:r w:rsidRPr="008F1706">
        <w:rPr>
          <w:noProof/>
        </w:rPr>
        <w:tab/>
        <w:t xml:space="preserve">Jiang S, Xie S, Lv D, Wang P, He H, Zhang T, et al. Alteration of the gut microbiota in Chinese population with chronic kidney disease. </w:t>
      </w:r>
      <w:r w:rsidRPr="008F1706">
        <w:rPr>
          <w:i/>
          <w:noProof/>
        </w:rPr>
        <w:t>Sci Rep,</w:t>
      </w:r>
      <w:r w:rsidRPr="008F1706">
        <w:rPr>
          <w:noProof/>
        </w:rPr>
        <w:t>2017, 7(1):2870.[DOI:10.1038/s41598-017-02989-2]</w:t>
      </w:r>
    </w:p>
    <w:p w14:paraId="4A80DD52" w14:textId="77777777" w:rsidR="008F1706" w:rsidRPr="008F1706" w:rsidRDefault="008F1706" w:rsidP="008F1706">
      <w:pPr>
        <w:pStyle w:val="EndNoteBibliography"/>
        <w:ind w:left="720" w:hanging="720"/>
        <w:rPr>
          <w:noProof/>
        </w:rPr>
      </w:pPr>
      <w:r w:rsidRPr="008F1706">
        <w:rPr>
          <w:noProof/>
        </w:rPr>
        <w:lastRenderedPageBreak/>
        <w:t>22.</w:t>
      </w:r>
      <w:r w:rsidRPr="008F1706">
        <w:rPr>
          <w:noProof/>
        </w:rPr>
        <w:tab/>
        <w:t xml:space="preserve">Hu X, Ouyang S, Xie Y, Gong Z, &amp;Du J. Characterizing the gut microbiota in patients with chronic kidney disease. </w:t>
      </w:r>
      <w:r w:rsidRPr="008F1706">
        <w:rPr>
          <w:i/>
          <w:noProof/>
        </w:rPr>
        <w:t>Postgrad Med,</w:t>
      </w:r>
      <w:r w:rsidRPr="008F1706">
        <w:rPr>
          <w:noProof/>
        </w:rPr>
        <w:t>2020, 132(6):495-505.[DOI:10.1080/00325481.2020.1744335]</w:t>
      </w:r>
    </w:p>
    <w:p w14:paraId="053A37CD" w14:textId="77777777" w:rsidR="008F1706" w:rsidRPr="008F1706" w:rsidRDefault="008F1706" w:rsidP="008F1706">
      <w:pPr>
        <w:pStyle w:val="EndNoteBibliography"/>
        <w:ind w:left="720" w:hanging="720"/>
        <w:rPr>
          <w:noProof/>
        </w:rPr>
      </w:pPr>
      <w:r w:rsidRPr="008F1706">
        <w:rPr>
          <w:noProof/>
        </w:rPr>
        <w:t>23.</w:t>
      </w:r>
      <w:r w:rsidRPr="008F1706">
        <w:rPr>
          <w:noProof/>
        </w:rPr>
        <w:tab/>
        <w:t xml:space="preserve">Hu Q, Wu K, Pan W, Zeng Y, Hu K, Chen D, et al. Intestinal flora alterations in patients with early chronic kidney disease: a case-control study among the Han population in southwestern China. </w:t>
      </w:r>
      <w:r w:rsidRPr="008F1706">
        <w:rPr>
          <w:i/>
          <w:noProof/>
        </w:rPr>
        <w:t>J Int Med Res,</w:t>
      </w:r>
      <w:r w:rsidRPr="008F1706">
        <w:rPr>
          <w:noProof/>
        </w:rPr>
        <w:t>2020, 48(6):300060520926033.[DOI:10.1177/0300060520926033]</w:t>
      </w:r>
    </w:p>
    <w:p w14:paraId="53D0BF68" w14:textId="77777777" w:rsidR="008F1706" w:rsidRPr="008F1706" w:rsidRDefault="008F1706" w:rsidP="008F1706">
      <w:pPr>
        <w:pStyle w:val="EndNoteBibliography"/>
        <w:ind w:left="720" w:hanging="720"/>
        <w:rPr>
          <w:noProof/>
        </w:rPr>
      </w:pPr>
      <w:r w:rsidRPr="008F1706">
        <w:rPr>
          <w:noProof/>
        </w:rPr>
        <w:t>24.</w:t>
      </w:r>
      <w:r w:rsidRPr="008F1706">
        <w:rPr>
          <w:noProof/>
        </w:rPr>
        <w:tab/>
        <w:t xml:space="preserve">Wu IW, Gao SS, Chou HC, Yang HY, Chang LC, Kuo YL, et al. Integrative metagenomic and metabolomic analyses reveal severity-specific signatures of gut microbiota in chronic kidney disease. </w:t>
      </w:r>
      <w:r w:rsidRPr="008F1706">
        <w:rPr>
          <w:i/>
          <w:noProof/>
        </w:rPr>
        <w:t>Theranostics,</w:t>
      </w:r>
      <w:r w:rsidRPr="008F1706">
        <w:rPr>
          <w:noProof/>
        </w:rPr>
        <w:t>2020, 10(12):5398-5411.[DOI:10.7150/thno.41725]</w:t>
      </w:r>
    </w:p>
    <w:p w14:paraId="09485B6F" w14:textId="77777777" w:rsidR="008F1706" w:rsidRPr="008F1706" w:rsidRDefault="008F1706" w:rsidP="008F1706">
      <w:pPr>
        <w:pStyle w:val="EndNoteBibliography"/>
        <w:ind w:left="720" w:hanging="720"/>
        <w:rPr>
          <w:noProof/>
        </w:rPr>
      </w:pPr>
      <w:r w:rsidRPr="008F1706">
        <w:rPr>
          <w:noProof/>
        </w:rPr>
        <w:t>25.</w:t>
      </w:r>
      <w:r w:rsidRPr="008F1706">
        <w:rPr>
          <w:noProof/>
        </w:rPr>
        <w:tab/>
        <w:t xml:space="preserve">Wu IW, Lin CY, Chang LC, Lee CC, Chiu CY, Hsu HJ, et al. Gut Microbiota as Diagnostic Tools for Mirroring Disease Progression and Circulating Nephrotoxin Levels in Chronic Kidney Disease: Discovery and Validation Study. </w:t>
      </w:r>
      <w:r w:rsidRPr="008F1706">
        <w:rPr>
          <w:i/>
          <w:noProof/>
        </w:rPr>
        <w:t>Int J Biol Sci,</w:t>
      </w:r>
      <w:r w:rsidRPr="008F1706">
        <w:rPr>
          <w:noProof/>
        </w:rPr>
        <w:t>2020, 16(3):420-434.[DOI:10.7150/ijbs.37421]</w:t>
      </w:r>
    </w:p>
    <w:p w14:paraId="0B83D54E" w14:textId="77777777" w:rsidR="008F1706" w:rsidRPr="008F1706" w:rsidRDefault="008F1706" w:rsidP="008F1706">
      <w:pPr>
        <w:pStyle w:val="EndNoteBibliography"/>
        <w:ind w:left="720" w:hanging="720"/>
        <w:rPr>
          <w:noProof/>
        </w:rPr>
      </w:pPr>
      <w:r w:rsidRPr="008F1706">
        <w:rPr>
          <w:noProof/>
        </w:rPr>
        <w:t>26.</w:t>
      </w:r>
      <w:r w:rsidRPr="008F1706">
        <w:rPr>
          <w:noProof/>
        </w:rPr>
        <w:tab/>
        <w:t xml:space="preserve">Sato N, Kakuta M, Hasegawa T, Yamaguchi R, Uchino E, Murashita K, et al. Metagenomic profiling of gut microbiome in early chronic kidney disease. </w:t>
      </w:r>
      <w:r w:rsidRPr="008F1706">
        <w:rPr>
          <w:i/>
          <w:noProof/>
        </w:rPr>
        <w:t>Nephrol Dial Transplant,</w:t>
      </w:r>
      <w:r w:rsidRPr="008F1706">
        <w:rPr>
          <w:noProof/>
        </w:rPr>
        <w:t>2021, 36(9):1675-1684.[DOI:10.1093/ndt/gfaa122]</w:t>
      </w:r>
    </w:p>
    <w:p w14:paraId="5A88DC3A" w14:textId="77777777" w:rsidR="008F1706" w:rsidRPr="008F1706" w:rsidRDefault="008F1706" w:rsidP="008F1706">
      <w:pPr>
        <w:pStyle w:val="EndNoteBibliography"/>
        <w:ind w:left="720" w:hanging="720"/>
        <w:rPr>
          <w:noProof/>
        </w:rPr>
      </w:pPr>
      <w:r w:rsidRPr="008F1706">
        <w:rPr>
          <w:noProof/>
        </w:rPr>
        <w:t>27.</w:t>
      </w:r>
      <w:r w:rsidRPr="008F1706">
        <w:rPr>
          <w:noProof/>
        </w:rPr>
        <w:tab/>
        <w:t xml:space="preserve">Kramer H, Kuffel G, Thomas-White K, Wolfe AJ, Vellanki K, Leehey DJ, et al. Diversity of the midstream urine microbiome in adults with chronic kidney disease. </w:t>
      </w:r>
      <w:r w:rsidRPr="008F1706">
        <w:rPr>
          <w:i/>
          <w:noProof/>
        </w:rPr>
        <w:t>Int Urol Nephrol,</w:t>
      </w:r>
      <w:r w:rsidRPr="008F1706">
        <w:rPr>
          <w:noProof/>
        </w:rPr>
        <w:t>2018, 50(6):1123-1130.[DOI:10.1007/s11255-018-1860-7]</w:t>
      </w:r>
    </w:p>
    <w:p w14:paraId="7D772A24" w14:textId="77777777" w:rsidR="008F1706" w:rsidRPr="008F1706" w:rsidRDefault="008F1706" w:rsidP="008F1706">
      <w:pPr>
        <w:pStyle w:val="EndNoteBibliography"/>
        <w:ind w:left="720" w:hanging="720"/>
        <w:rPr>
          <w:noProof/>
        </w:rPr>
      </w:pPr>
      <w:r w:rsidRPr="008F1706">
        <w:rPr>
          <w:noProof/>
        </w:rPr>
        <w:t>28.</w:t>
      </w:r>
      <w:r w:rsidRPr="008F1706">
        <w:rPr>
          <w:noProof/>
        </w:rPr>
        <w:tab/>
        <w:t xml:space="preserve">Shah NB, Allegretti AS, Nigwekar SU, Kalim S, Zhao S, Lelouvier B, et al. Blood Microbiome Profile in CKD : A Pilot Study. </w:t>
      </w:r>
      <w:r w:rsidRPr="008F1706">
        <w:rPr>
          <w:i/>
          <w:noProof/>
        </w:rPr>
        <w:t>Clin J Am Soc Nephrol,</w:t>
      </w:r>
      <w:r w:rsidRPr="008F1706">
        <w:rPr>
          <w:noProof/>
        </w:rPr>
        <w:t>2019, 14(5):692-701.[DOI:10.2215/cjn.12161018]</w:t>
      </w:r>
    </w:p>
    <w:p w14:paraId="6C2CF7DF" w14:textId="77777777" w:rsidR="008F1706" w:rsidRPr="008F1706" w:rsidRDefault="008F1706" w:rsidP="008F1706">
      <w:pPr>
        <w:pStyle w:val="EndNoteBibliography"/>
        <w:ind w:left="720" w:hanging="720"/>
        <w:rPr>
          <w:noProof/>
        </w:rPr>
      </w:pPr>
      <w:r w:rsidRPr="008F1706">
        <w:rPr>
          <w:noProof/>
        </w:rPr>
        <w:t>29.</w:t>
      </w:r>
      <w:r w:rsidRPr="008F1706">
        <w:rPr>
          <w:noProof/>
        </w:rPr>
        <w:tab/>
        <w:t xml:space="preserve">Lai KN, Tang SC, Schena FP, Novak J, Tomino Y, Fogo AB, et al. IgA nephropathy. </w:t>
      </w:r>
      <w:r w:rsidRPr="008F1706">
        <w:rPr>
          <w:i/>
          <w:noProof/>
        </w:rPr>
        <w:t>Nat Rev Dis Primers,</w:t>
      </w:r>
      <w:r w:rsidRPr="008F1706">
        <w:rPr>
          <w:noProof/>
        </w:rPr>
        <w:t>2016, 2:16001.[DOI:10.1038/nrdp.2016.1]</w:t>
      </w:r>
    </w:p>
    <w:p w14:paraId="49CD67E5" w14:textId="77777777" w:rsidR="008F1706" w:rsidRPr="008F1706" w:rsidRDefault="008F1706" w:rsidP="008F1706">
      <w:pPr>
        <w:pStyle w:val="EndNoteBibliography"/>
        <w:ind w:left="720" w:hanging="720"/>
        <w:rPr>
          <w:noProof/>
        </w:rPr>
      </w:pPr>
      <w:r w:rsidRPr="008F1706">
        <w:rPr>
          <w:noProof/>
        </w:rPr>
        <w:t>30.</w:t>
      </w:r>
      <w:r w:rsidRPr="008F1706">
        <w:rPr>
          <w:noProof/>
        </w:rPr>
        <w:tab/>
        <w:t xml:space="preserve">Wyatt RJ, &amp;Julian BA. IgA nephropathy. </w:t>
      </w:r>
      <w:r w:rsidRPr="008F1706">
        <w:rPr>
          <w:i/>
          <w:noProof/>
        </w:rPr>
        <w:t>N Engl J Med,</w:t>
      </w:r>
      <w:r w:rsidRPr="008F1706">
        <w:rPr>
          <w:noProof/>
        </w:rPr>
        <w:t>2013, 368(25):2402-2414.[DOI:10.1056/NEJMra1206793]</w:t>
      </w:r>
    </w:p>
    <w:p w14:paraId="517F2671" w14:textId="77777777" w:rsidR="008F1706" w:rsidRPr="008F1706" w:rsidRDefault="008F1706" w:rsidP="008F1706">
      <w:pPr>
        <w:pStyle w:val="EndNoteBibliography"/>
        <w:ind w:left="720" w:hanging="720"/>
        <w:rPr>
          <w:noProof/>
        </w:rPr>
      </w:pPr>
      <w:r w:rsidRPr="008F1706">
        <w:rPr>
          <w:noProof/>
        </w:rPr>
        <w:t>31.</w:t>
      </w:r>
      <w:r w:rsidRPr="008F1706">
        <w:rPr>
          <w:noProof/>
        </w:rPr>
        <w:tab/>
        <w:t xml:space="preserve">Huang C, Li X, Wu J, Zhang W, Sun S, Lin L, et al. The landscape and diagnostic potential of T and B cell repertoire in Immunoglobulin A Nephropathy. </w:t>
      </w:r>
      <w:r w:rsidRPr="008F1706">
        <w:rPr>
          <w:i/>
          <w:noProof/>
        </w:rPr>
        <w:t>J Autoimmun,</w:t>
      </w:r>
      <w:r w:rsidRPr="008F1706">
        <w:rPr>
          <w:noProof/>
        </w:rPr>
        <w:t>2019, 97:100-107.[DOI:10.1016/j.jaut.2018.10.018]</w:t>
      </w:r>
    </w:p>
    <w:p w14:paraId="51BA0F57" w14:textId="77777777" w:rsidR="008F1706" w:rsidRPr="008F1706" w:rsidRDefault="008F1706" w:rsidP="008F1706">
      <w:pPr>
        <w:pStyle w:val="EndNoteBibliography"/>
        <w:ind w:left="720" w:hanging="720"/>
        <w:rPr>
          <w:noProof/>
        </w:rPr>
      </w:pPr>
      <w:r w:rsidRPr="008F1706">
        <w:rPr>
          <w:noProof/>
        </w:rPr>
        <w:lastRenderedPageBreak/>
        <w:t>32.</w:t>
      </w:r>
      <w:r w:rsidRPr="008F1706">
        <w:rPr>
          <w:noProof/>
        </w:rPr>
        <w:tab/>
        <w:t xml:space="preserve">D'Amico G. Natural history of idiopathic IgA nephropathy: role of clinical and histological prognostic factors. </w:t>
      </w:r>
      <w:r w:rsidRPr="008F1706">
        <w:rPr>
          <w:i/>
          <w:noProof/>
        </w:rPr>
        <w:t>Am J Kidney Dis,</w:t>
      </w:r>
      <w:r w:rsidRPr="008F1706">
        <w:rPr>
          <w:noProof/>
        </w:rPr>
        <w:t>2000, 36(2):227-237.[DOI:10.1053/ajkd.2000.8966]</w:t>
      </w:r>
    </w:p>
    <w:p w14:paraId="26F3AC85" w14:textId="77777777" w:rsidR="008F1706" w:rsidRPr="008F1706" w:rsidRDefault="008F1706" w:rsidP="008F1706">
      <w:pPr>
        <w:pStyle w:val="EndNoteBibliography"/>
        <w:ind w:left="720" w:hanging="720"/>
        <w:rPr>
          <w:noProof/>
        </w:rPr>
      </w:pPr>
      <w:r w:rsidRPr="008F1706">
        <w:rPr>
          <w:noProof/>
        </w:rPr>
        <w:t>33.</w:t>
      </w:r>
      <w:r w:rsidRPr="008F1706">
        <w:rPr>
          <w:noProof/>
        </w:rPr>
        <w:tab/>
        <w:t xml:space="preserve">Fadlallah J, El Kafsi H, Sterlin D, Juste C, Parizot C, Dorgham K, et al. Microbial ecology perturbation in human IgA deficiency. </w:t>
      </w:r>
      <w:r w:rsidRPr="008F1706">
        <w:rPr>
          <w:i/>
          <w:noProof/>
        </w:rPr>
        <w:t>Sci Transl Med,</w:t>
      </w:r>
      <w:r w:rsidRPr="008F1706">
        <w:rPr>
          <w:noProof/>
        </w:rPr>
        <w:t>2018, 10(439).[DOI:10.1126/scitranslmed.aan1217]</w:t>
      </w:r>
    </w:p>
    <w:p w14:paraId="124E2A4E" w14:textId="77777777" w:rsidR="008F1706" w:rsidRPr="008F1706" w:rsidRDefault="008F1706" w:rsidP="008F1706">
      <w:pPr>
        <w:pStyle w:val="EndNoteBibliography"/>
        <w:ind w:left="720" w:hanging="720"/>
        <w:rPr>
          <w:noProof/>
        </w:rPr>
      </w:pPr>
      <w:r w:rsidRPr="008F1706">
        <w:rPr>
          <w:noProof/>
        </w:rPr>
        <w:t>34.</w:t>
      </w:r>
      <w:r w:rsidRPr="008F1706">
        <w:rPr>
          <w:noProof/>
        </w:rPr>
        <w:tab/>
        <w:t xml:space="preserve">Kiryluk K, Li Y, Scolari F, Sanna-Cherchi S, Choi M, Verbitsky M, et al. Discovery of new risk loci for IgA nephropathy implicates genes involved in immunity against intestinal pathogens. </w:t>
      </w:r>
      <w:r w:rsidRPr="008F1706">
        <w:rPr>
          <w:i/>
          <w:noProof/>
        </w:rPr>
        <w:t>Nature genetics,</w:t>
      </w:r>
      <w:r w:rsidRPr="008F1706">
        <w:rPr>
          <w:noProof/>
        </w:rPr>
        <w:t>2014, 46(11):1187-1196.[DOI:10.1038/ng.3118]</w:t>
      </w:r>
    </w:p>
    <w:p w14:paraId="5D85450B" w14:textId="77777777" w:rsidR="008F1706" w:rsidRPr="008F1706" w:rsidRDefault="008F1706" w:rsidP="008F1706">
      <w:pPr>
        <w:pStyle w:val="EndNoteBibliography"/>
        <w:ind w:left="720" w:hanging="720"/>
        <w:rPr>
          <w:noProof/>
        </w:rPr>
      </w:pPr>
      <w:r w:rsidRPr="008F1706">
        <w:rPr>
          <w:noProof/>
        </w:rPr>
        <w:t>35.</w:t>
      </w:r>
      <w:r w:rsidRPr="008F1706">
        <w:rPr>
          <w:noProof/>
        </w:rPr>
        <w:tab/>
        <w:t xml:space="preserve">Grosserichter-Wagener C, Radjabzadeh D, van der Weide H, Smit KN, Kraaij R, Hays JP, et al. Differences in Systemic IgA Reactivity and Circulating Th Subsets in Healthy Volunteers With Specific Microbiota Enterotypes. </w:t>
      </w:r>
      <w:r w:rsidRPr="008F1706">
        <w:rPr>
          <w:i/>
          <w:noProof/>
        </w:rPr>
        <w:t>Front Immunol,</w:t>
      </w:r>
      <w:r w:rsidRPr="008F1706">
        <w:rPr>
          <w:noProof/>
        </w:rPr>
        <w:t>2019, 10:341.[DOI:10.3389/fimmu.2019.00341]</w:t>
      </w:r>
    </w:p>
    <w:p w14:paraId="5294C528" w14:textId="77777777" w:rsidR="008F1706" w:rsidRPr="008F1706" w:rsidRDefault="008F1706" w:rsidP="008F1706">
      <w:pPr>
        <w:pStyle w:val="EndNoteBibliography"/>
        <w:ind w:left="720" w:hanging="720"/>
        <w:rPr>
          <w:noProof/>
        </w:rPr>
      </w:pPr>
      <w:r w:rsidRPr="008F1706">
        <w:rPr>
          <w:noProof/>
        </w:rPr>
        <w:t>36.</w:t>
      </w:r>
      <w:r w:rsidRPr="008F1706">
        <w:rPr>
          <w:noProof/>
        </w:rPr>
        <w:tab/>
        <w:t xml:space="preserve">De Angelis M, Montemurno E, Piccolo M, Vannini L, Lauriero G, Maranzano V, et al. Microbiota and metabolome associated with immunoglobulin A nephropathy (IgAN). </w:t>
      </w:r>
      <w:r w:rsidRPr="008F1706">
        <w:rPr>
          <w:i/>
          <w:noProof/>
        </w:rPr>
        <w:t>PloS one,</w:t>
      </w:r>
      <w:r w:rsidRPr="008F1706">
        <w:rPr>
          <w:noProof/>
        </w:rPr>
        <w:t>2014, 9(6):e99006.[DOI:10.1371/journal.pone.0099006]</w:t>
      </w:r>
    </w:p>
    <w:p w14:paraId="664B7BC6" w14:textId="77777777" w:rsidR="008F1706" w:rsidRPr="008F1706" w:rsidRDefault="008F1706" w:rsidP="008F1706">
      <w:pPr>
        <w:pStyle w:val="EndNoteBibliography"/>
        <w:ind w:left="720" w:hanging="720"/>
        <w:rPr>
          <w:noProof/>
        </w:rPr>
      </w:pPr>
      <w:r w:rsidRPr="008F1706">
        <w:rPr>
          <w:noProof/>
        </w:rPr>
        <w:t>37.</w:t>
      </w:r>
      <w:r w:rsidRPr="008F1706">
        <w:rPr>
          <w:noProof/>
        </w:rPr>
        <w:tab/>
        <w:t xml:space="preserve">Hu X, Du J, Xie Y, Huang Q, Xiao Y, Chen J, et al. Fecal microbiota characteristics of Chinese patients with primary IgA nephropathy: a cross-sectional study. </w:t>
      </w:r>
      <w:r w:rsidRPr="008F1706">
        <w:rPr>
          <w:i/>
          <w:noProof/>
        </w:rPr>
        <w:t>BMC Nephrol,</w:t>
      </w:r>
      <w:r w:rsidRPr="008F1706">
        <w:rPr>
          <w:noProof/>
        </w:rPr>
        <w:t>2020, 21(1):97.[DOI:10.1186/s12882-020-01741-9]</w:t>
      </w:r>
    </w:p>
    <w:p w14:paraId="3D43D41F" w14:textId="77777777" w:rsidR="008F1706" w:rsidRPr="008F1706" w:rsidRDefault="008F1706" w:rsidP="008F1706">
      <w:pPr>
        <w:pStyle w:val="EndNoteBibliography"/>
        <w:ind w:left="720" w:hanging="720"/>
        <w:rPr>
          <w:noProof/>
        </w:rPr>
      </w:pPr>
      <w:r w:rsidRPr="008F1706">
        <w:rPr>
          <w:noProof/>
        </w:rPr>
        <w:t>38.</w:t>
      </w:r>
      <w:r w:rsidRPr="008F1706">
        <w:rPr>
          <w:noProof/>
        </w:rPr>
        <w:tab/>
        <w:t xml:space="preserve">Zhong Z, Tan J, Tan L, Tang Y, Qiu Z, Pei G, et al. Modifications of gut microbiota are associated with the severity of IgA nephropathy in the Chinese population. </w:t>
      </w:r>
      <w:r w:rsidRPr="008F1706">
        <w:rPr>
          <w:i/>
          <w:noProof/>
        </w:rPr>
        <w:t>Int Immunopharmacol,</w:t>
      </w:r>
      <w:r w:rsidRPr="008F1706">
        <w:rPr>
          <w:noProof/>
        </w:rPr>
        <w:t>2020, 89(Pt B):107085.[DOI:10.1016/j.intimp.2020.107085]</w:t>
      </w:r>
    </w:p>
    <w:p w14:paraId="51EAB68F" w14:textId="77777777" w:rsidR="008F1706" w:rsidRPr="008F1706" w:rsidRDefault="008F1706" w:rsidP="008F1706">
      <w:pPr>
        <w:pStyle w:val="EndNoteBibliography"/>
        <w:ind w:left="720" w:hanging="720"/>
        <w:rPr>
          <w:noProof/>
        </w:rPr>
      </w:pPr>
      <w:r w:rsidRPr="008F1706">
        <w:rPr>
          <w:noProof/>
        </w:rPr>
        <w:t>39.</w:t>
      </w:r>
      <w:r w:rsidRPr="008F1706">
        <w:rPr>
          <w:noProof/>
        </w:rPr>
        <w:tab/>
        <w:t xml:space="preserve">Shah NB, Nigwekar SU, Kalim S, Lelouvier B, Servant F, Dalal M, et al. The Gut and Blood Microbiome in IgA Nephropathy and Healthy Controls. </w:t>
      </w:r>
      <w:r w:rsidRPr="008F1706">
        <w:rPr>
          <w:i/>
          <w:noProof/>
        </w:rPr>
        <w:t>Kidney360,</w:t>
      </w:r>
      <w:r w:rsidRPr="008F1706">
        <w:rPr>
          <w:noProof/>
        </w:rPr>
        <w:t>2021, 2(8):1261-1274.[DOI:10.34067/kid.0000132021]</w:t>
      </w:r>
    </w:p>
    <w:p w14:paraId="19A6AE46" w14:textId="77777777" w:rsidR="008F1706" w:rsidRPr="008F1706" w:rsidRDefault="008F1706" w:rsidP="008F1706">
      <w:pPr>
        <w:pStyle w:val="EndNoteBibliography"/>
        <w:ind w:left="720" w:hanging="720"/>
        <w:rPr>
          <w:noProof/>
        </w:rPr>
      </w:pPr>
      <w:r w:rsidRPr="008F1706">
        <w:rPr>
          <w:noProof/>
        </w:rPr>
        <w:t>40.</w:t>
      </w:r>
      <w:r w:rsidRPr="008F1706">
        <w:rPr>
          <w:noProof/>
        </w:rPr>
        <w:tab/>
        <w:t xml:space="preserve">Yamaguchi H, Goto S, Takahashi N, Tsuchida M, Watanabe H, Yamamoto S, et al. Aberrant mucosal immunoreaction to tonsillar microbiota in immunoglobulin A nephropathy. </w:t>
      </w:r>
      <w:r w:rsidRPr="008F1706">
        <w:rPr>
          <w:i/>
          <w:noProof/>
        </w:rPr>
        <w:t>Nephrol Dial Transplant,</w:t>
      </w:r>
      <w:r w:rsidRPr="008F1706">
        <w:rPr>
          <w:noProof/>
        </w:rPr>
        <w:t>2021, 36(1):75-86.[DOI:10.1093/ndt/gfaa223]</w:t>
      </w:r>
    </w:p>
    <w:p w14:paraId="02BCAEFA" w14:textId="77777777" w:rsidR="008F1706" w:rsidRPr="008F1706" w:rsidRDefault="008F1706" w:rsidP="008F1706">
      <w:pPr>
        <w:pStyle w:val="EndNoteBibliography"/>
        <w:ind w:left="720" w:hanging="720"/>
        <w:rPr>
          <w:noProof/>
        </w:rPr>
      </w:pPr>
      <w:r w:rsidRPr="008F1706">
        <w:rPr>
          <w:noProof/>
        </w:rPr>
        <w:lastRenderedPageBreak/>
        <w:t>41.</w:t>
      </w:r>
      <w:r w:rsidRPr="008F1706">
        <w:rPr>
          <w:noProof/>
        </w:rPr>
        <w:tab/>
        <w:t xml:space="preserve">Noone DG, Iijima K, &amp;Parekh R. Idiopathic nephrotic syndrome in children. </w:t>
      </w:r>
      <w:r w:rsidRPr="008F1706">
        <w:rPr>
          <w:i/>
          <w:noProof/>
        </w:rPr>
        <w:t>Lancet,</w:t>
      </w:r>
      <w:r w:rsidRPr="008F1706">
        <w:rPr>
          <w:noProof/>
        </w:rPr>
        <w:t>2018, 392(10141):61-74.[DOI:10.1016/s0140-6736(18)30536-1]</w:t>
      </w:r>
    </w:p>
    <w:p w14:paraId="30D5100E" w14:textId="77777777" w:rsidR="008F1706" w:rsidRPr="008F1706" w:rsidRDefault="008F1706" w:rsidP="008F1706">
      <w:pPr>
        <w:pStyle w:val="EndNoteBibliography"/>
        <w:ind w:left="720" w:hanging="720"/>
        <w:rPr>
          <w:noProof/>
        </w:rPr>
      </w:pPr>
      <w:r w:rsidRPr="008F1706">
        <w:rPr>
          <w:noProof/>
        </w:rPr>
        <w:t>42.</w:t>
      </w:r>
      <w:r w:rsidRPr="008F1706">
        <w:rPr>
          <w:noProof/>
        </w:rPr>
        <w:tab/>
        <w:t xml:space="preserve">Müller-Deile J, &amp;Schiffer M. Podocyte directed therapy of nephrotic syndrome-can we bring the inside out? </w:t>
      </w:r>
      <w:r w:rsidRPr="008F1706">
        <w:rPr>
          <w:i/>
          <w:noProof/>
        </w:rPr>
        <w:t>Pediatr Nephrol,</w:t>
      </w:r>
      <w:r w:rsidRPr="008F1706">
        <w:rPr>
          <w:noProof/>
        </w:rPr>
        <w:t>2016, 31(3):393-405.[DOI:10.1007/s00467-015-3116-4]</w:t>
      </w:r>
    </w:p>
    <w:p w14:paraId="51A557CC" w14:textId="77777777" w:rsidR="008F1706" w:rsidRPr="008F1706" w:rsidRDefault="008F1706" w:rsidP="008F1706">
      <w:pPr>
        <w:pStyle w:val="EndNoteBibliography"/>
        <w:ind w:left="720" w:hanging="720"/>
        <w:rPr>
          <w:noProof/>
        </w:rPr>
      </w:pPr>
      <w:r w:rsidRPr="008F1706">
        <w:rPr>
          <w:noProof/>
        </w:rPr>
        <w:t>43.</w:t>
      </w:r>
      <w:r w:rsidRPr="008F1706">
        <w:rPr>
          <w:noProof/>
        </w:rPr>
        <w:tab/>
        <w:t xml:space="preserve">Tsuji S, Akagawa S, Akagawa Y, Yamaguchi T, Kino J, Yamanouchi S, et al. Idiopathic nephrotic syndrome in children: role of regulatory T cells and gut microbiota. </w:t>
      </w:r>
      <w:r w:rsidRPr="008F1706">
        <w:rPr>
          <w:i/>
          <w:noProof/>
        </w:rPr>
        <w:t>Pediatr Res,</w:t>
      </w:r>
      <w:r w:rsidRPr="008F1706">
        <w:rPr>
          <w:noProof/>
        </w:rPr>
        <w:t>2021, 89(5):1185-1191.[DOI:10.1038/s41390-020-1022-3]</w:t>
      </w:r>
    </w:p>
    <w:p w14:paraId="6C89F0D5" w14:textId="77777777" w:rsidR="008F1706" w:rsidRPr="008F1706" w:rsidRDefault="008F1706" w:rsidP="008F1706">
      <w:pPr>
        <w:pStyle w:val="EndNoteBibliography"/>
        <w:ind w:left="720" w:hanging="720"/>
        <w:rPr>
          <w:noProof/>
        </w:rPr>
      </w:pPr>
      <w:r w:rsidRPr="008F1706">
        <w:rPr>
          <w:noProof/>
        </w:rPr>
        <w:t>44.</w:t>
      </w:r>
      <w:r w:rsidRPr="008F1706">
        <w:rPr>
          <w:noProof/>
        </w:rPr>
        <w:tab/>
        <w:t xml:space="preserve">Tsuji S, Suruda C, Hashiyada M, Kimata T, Yamanouchi S, Kitao T, et al. Gut Microbiota Dysbiosis in Children with Relapsing Idiopathic Nephrotic Syndrome. </w:t>
      </w:r>
      <w:r w:rsidRPr="008F1706">
        <w:rPr>
          <w:i/>
          <w:noProof/>
        </w:rPr>
        <w:t>Am J Nephrol,</w:t>
      </w:r>
      <w:r w:rsidRPr="008F1706">
        <w:rPr>
          <w:noProof/>
        </w:rPr>
        <w:t>2018, 47(3):164-170.[DOI:10.1159/000487557]</w:t>
      </w:r>
    </w:p>
    <w:p w14:paraId="2FB1698B" w14:textId="77777777" w:rsidR="008F1706" w:rsidRPr="008F1706" w:rsidRDefault="008F1706" w:rsidP="008F1706">
      <w:pPr>
        <w:pStyle w:val="EndNoteBibliography"/>
        <w:ind w:left="720" w:hanging="720"/>
        <w:rPr>
          <w:noProof/>
        </w:rPr>
      </w:pPr>
      <w:r w:rsidRPr="008F1706">
        <w:rPr>
          <w:noProof/>
        </w:rPr>
        <w:t>45.</w:t>
      </w:r>
      <w:r w:rsidRPr="008F1706">
        <w:rPr>
          <w:noProof/>
        </w:rPr>
        <w:tab/>
        <w:t xml:space="preserve">Zhang J, Luo D, Lin Z, Zhou W, Rao J, Li Y, et al. Dysbiosis of gut microbiota in adult idiopathic membranous nephropathy with nephrotic syndrome. </w:t>
      </w:r>
      <w:r w:rsidRPr="008F1706">
        <w:rPr>
          <w:i/>
          <w:noProof/>
        </w:rPr>
        <w:t>Microb Pathog,</w:t>
      </w:r>
      <w:r w:rsidRPr="008F1706">
        <w:rPr>
          <w:noProof/>
        </w:rPr>
        <w:t>2020, 147:104359.[DOI:10.1016/j.micpath.2020.104359]</w:t>
      </w:r>
    </w:p>
    <w:p w14:paraId="0D9F83DB" w14:textId="77777777" w:rsidR="008F1706" w:rsidRPr="008F1706" w:rsidRDefault="008F1706" w:rsidP="008F1706">
      <w:pPr>
        <w:pStyle w:val="EndNoteBibliography"/>
        <w:ind w:left="720" w:hanging="720"/>
        <w:rPr>
          <w:noProof/>
        </w:rPr>
      </w:pPr>
      <w:r w:rsidRPr="008F1706">
        <w:rPr>
          <w:noProof/>
        </w:rPr>
        <w:t>46.</w:t>
      </w:r>
      <w:r w:rsidRPr="008F1706">
        <w:rPr>
          <w:noProof/>
        </w:rPr>
        <w:tab/>
        <w:t xml:space="preserve">He H, Lin M, You L, Chen T, Liang Z, Li D, et al. Gut Microbiota Profile in Adult Patients with Idiopathic Nephrotic Syndrome. </w:t>
      </w:r>
      <w:r w:rsidRPr="008F1706">
        <w:rPr>
          <w:i/>
          <w:noProof/>
        </w:rPr>
        <w:t>Biomed Res Int,</w:t>
      </w:r>
      <w:r w:rsidRPr="008F1706">
        <w:rPr>
          <w:noProof/>
        </w:rPr>
        <w:t>2021, 2021:8854969.[DOI:10.1155/2021/8854969]</w:t>
      </w:r>
    </w:p>
    <w:p w14:paraId="6A38CC2A" w14:textId="77777777" w:rsidR="008F1706" w:rsidRPr="008F1706" w:rsidRDefault="008F1706" w:rsidP="008F1706">
      <w:pPr>
        <w:pStyle w:val="EndNoteBibliography"/>
        <w:ind w:left="720" w:hanging="720"/>
        <w:rPr>
          <w:noProof/>
        </w:rPr>
      </w:pPr>
      <w:r w:rsidRPr="008F1706">
        <w:rPr>
          <w:noProof/>
        </w:rPr>
        <w:t>47.</w:t>
      </w:r>
      <w:r w:rsidRPr="008F1706">
        <w:rPr>
          <w:noProof/>
        </w:rPr>
        <w:tab/>
        <w:t xml:space="preserve">Dong R, Bai M, Zhao J, Wang D, Ning X, &amp;Sun S. A Comparative Study of the Gut Microbiota Associated With Immunoglobulin a Nephropathy and Membranous Nephropathy. </w:t>
      </w:r>
      <w:r w:rsidRPr="008F1706">
        <w:rPr>
          <w:i/>
          <w:noProof/>
        </w:rPr>
        <w:t>Front Cell Infect Microbiol,</w:t>
      </w:r>
      <w:r w:rsidRPr="008F1706">
        <w:rPr>
          <w:noProof/>
        </w:rPr>
        <w:t>2020, 10:557368.[DOI:10.3389/fcimb.2020.557368]</w:t>
      </w:r>
    </w:p>
    <w:p w14:paraId="54E78906" w14:textId="77777777" w:rsidR="008F1706" w:rsidRPr="008F1706" w:rsidRDefault="008F1706" w:rsidP="008F1706">
      <w:pPr>
        <w:pStyle w:val="EndNoteBibliography"/>
        <w:ind w:left="720" w:hanging="720"/>
        <w:rPr>
          <w:noProof/>
        </w:rPr>
      </w:pPr>
      <w:r w:rsidRPr="008F1706">
        <w:rPr>
          <w:noProof/>
        </w:rPr>
        <w:t>48.</w:t>
      </w:r>
      <w:r w:rsidRPr="008F1706">
        <w:rPr>
          <w:noProof/>
        </w:rPr>
        <w:tab/>
        <w:t xml:space="preserve">Li M, Wei L, Sun J, Zhu Q, Yang H, Zhang Y, et al. Association of gut microbiota with idiopathic membranous nephropathy. </w:t>
      </w:r>
      <w:r w:rsidRPr="008F1706">
        <w:rPr>
          <w:i/>
          <w:noProof/>
        </w:rPr>
        <w:t>BMC Nephrol,</w:t>
      </w:r>
      <w:r w:rsidRPr="008F1706">
        <w:rPr>
          <w:noProof/>
        </w:rPr>
        <w:t>2022, 23(1):164.[DOI:10.1186/s12882-022-02797-5]</w:t>
      </w:r>
    </w:p>
    <w:p w14:paraId="05566FE8" w14:textId="77777777" w:rsidR="008F1706" w:rsidRPr="008F1706" w:rsidRDefault="008F1706" w:rsidP="008F1706">
      <w:pPr>
        <w:pStyle w:val="EndNoteBibliography"/>
        <w:ind w:left="720" w:hanging="720"/>
        <w:rPr>
          <w:noProof/>
        </w:rPr>
      </w:pPr>
      <w:r w:rsidRPr="008F1706">
        <w:rPr>
          <w:noProof/>
        </w:rPr>
        <w:t>49.</w:t>
      </w:r>
      <w:r w:rsidRPr="008F1706">
        <w:rPr>
          <w:noProof/>
        </w:rPr>
        <w:tab/>
        <w:t xml:space="preserve">Tan J, McKenzie C, Potamitis M, Thorburn AN, Mackay CR, &amp;Macia L. The role of short-chain fatty acids in health and disease. </w:t>
      </w:r>
      <w:r w:rsidRPr="008F1706">
        <w:rPr>
          <w:i/>
          <w:noProof/>
        </w:rPr>
        <w:t>Adv Immunol,</w:t>
      </w:r>
      <w:r w:rsidRPr="008F1706">
        <w:rPr>
          <w:noProof/>
        </w:rPr>
        <w:t>2014, 121:91-119.[DOI:10.1016/b978-0-12-800100-4.00003-9]</w:t>
      </w:r>
    </w:p>
    <w:p w14:paraId="73B1119D" w14:textId="77777777" w:rsidR="008F1706" w:rsidRPr="008F1706" w:rsidRDefault="008F1706" w:rsidP="008F1706">
      <w:pPr>
        <w:pStyle w:val="EndNoteBibliography"/>
        <w:ind w:left="720" w:hanging="720"/>
        <w:rPr>
          <w:noProof/>
        </w:rPr>
      </w:pPr>
      <w:r w:rsidRPr="008F1706">
        <w:rPr>
          <w:noProof/>
        </w:rPr>
        <w:t>50.</w:t>
      </w:r>
      <w:r w:rsidRPr="008F1706">
        <w:rPr>
          <w:noProof/>
        </w:rPr>
        <w:tab/>
        <w:t xml:space="preserve">Taylor EN, Stampfer MJ, &amp;Curhan GC. Diabetes mellitus and the risk of nephrolithiasis. </w:t>
      </w:r>
      <w:r w:rsidRPr="008F1706">
        <w:rPr>
          <w:i/>
          <w:noProof/>
        </w:rPr>
        <w:t>Kidney Int,</w:t>
      </w:r>
      <w:r w:rsidRPr="008F1706">
        <w:rPr>
          <w:noProof/>
        </w:rPr>
        <w:t>2005, 68(3):1230-1235.[DOI:10.1111/j.1523-1755.2005.00516.x]</w:t>
      </w:r>
    </w:p>
    <w:p w14:paraId="631F56C7" w14:textId="77777777" w:rsidR="008F1706" w:rsidRPr="008F1706" w:rsidRDefault="008F1706" w:rsidP="008F1706">
      <w:pPr>
        <w:pStyle w:val="EndNoteBibliography"/>
        <w:ind w:left="720" w:hanging="720"/>
        <w:rPr>
          <w:noProof/>
        </w:rPr>
      </w:pPr>
      <w:r w:rsidRPr="008F1706">
        <w:rPr>
          <w:noProof/>
        </w:rPr>
        <w:lastRenderedPageBreak/>
        <w:t>51.</w:t>
      </w:r>
      <w:r w:rsidRPr="008F1706">
        <w:rPr>
          <w:noProof/>
        </w:rPr>
        <w:tab/>
        <w:t xml:space="preserve">Stern JM, Moazami S, Qiu Y, Kurland I, Chen Z, Agalliu I, et al. Evidence for a distinct gut microbiome in kidney stone formers compared to non-stone formers. </w:t>
      </w:r>
      <w:r w:rsidRPr="008F1706">
        <w:rPr>
          <w:i/>
          <w:noProof/>
        </w:rPr>
        <w:t>Urolithiasis,</w:t>
      </w:r>
      <w:r w:rsidRPr="008F1706">
        <w:rPr>
          <w:noProof/>
        </w:rPr>
        <w:t>2016, 44(5):399-407.[DOI:10.1007/s00240-016-0882-9]</w:t>
      </w:r>
    </w:p>
    <w:p w14:paraId="0AEDE7B2" w14:textId="77777777" w:rsidR="008F1706" w:rsidRPr="008F1706" w:rsidRDefault="008F1706" w:rsidP="008F1706">
      <w:pPr>
        <w:pStyle w:val="EndNoteBibliography"/>
        <w:ind w:left="720" w:hanging="720"/>
        <w:rPr>
          <w:noProof/>
        </w:rPr>
      </w:pPr>
      <w:r w:rsidRPr="008F1706">
        <w:rPr>
          <w:noProof/>
        </w:rPr>
        <w:t>52.</w:t>
      </w:r>
      <w:r w:rsidRPr="008F1706">
        <w:rPr>
          <w:noProof/>
        </w:rPr>
        <w:tab/>
        <w:t xml:space="preserve">Siener R, Bangen U, Sidhu H, Hönow R, von Unruh G, &amp;Hesse A. The role of Oxalobacter formigenes colonization in calcium oxalate stone disease. </w:t>
      </w:r>
      <w:r w:rsidRPr="008F1706">
        <w:rPr>
          <w:i/>
          <w:noProof/>
        </w:rPr>
        <w:t>Kidney Int,</w:t>
      </w:r>
      <w:r w:rsidRPr="008F1706">
        <w:rPr>
          <w:noProof/>
        </w:rPr>
        <w:t>2013, 83(6):1144-1149.[DOI:10.1038/ki.2013.104]</w:t>
      </w:r>
    </w:p>
    <w:p w14:paraId="1E4FC7A6" w14:textId="77777777" w:rsidR="008F1706" w:rsidRPr="008F1706" w:rsidRDefault="008F1706" w:rsidP="008F1706">
      <w:pPr>
        <w:pStyle w:val="EndNoteBibliography"/>
        <w:ind w:left="720" w:hanging="720"/>
        <w:rPr>
          <w:noProof/>
        </w:rPr>
      </w:pPr>
      <w:r w:rsidRPr="008F1706">
        <w:rPr>
          <w:noProof/>
        </w:rPr>
        <w:t>53.</w:t>
      </w:r>
      <w:r w:rsidRPr="008F1706">
        <w:rPr>
          <w:noProof/>
        </w:rPr>
        <w:tab/>
        <w:t xml:space="preserve">Suryavanshi MV, Bhute SS, Jadhav SD, Bhatia MS, Gune RP, &amp;Shouche YS. Hyperoxaluria leads to dysbiosis and drives selective enrichment of oxalate metabolizing bacterial species in recurrent kidney stone endures. </w:t>
      </w:r>
      <w:r w:rsidRPr="008F1706">
        <w:rPr>
          <w:i/>
          <w:noProof/>
        </w:rPr>
        <w:t>Scientific reports,</w:t>
      </w:r>
      <w:r w:rsidRPr="008F1706">
        <w:rPr>
          <w:noProof/>
        </w:rPr>
        <w:t>2016, 6:34712.[DOI:10.1038/srep34712]</w:t>
      </w:r>
    </w:p>
    <w:p w14:paraId="3C4795BE" w14:textId="77777777" w:rsidR="008F1706" w:rsidRPr="008F1706" w:rsidRDefault="008F1706" w:rsidP="008F1706">
      <w:pPr>
        <w:pStyle w:val="EndNoteBibliography"/>
        <w:ind w:left="720" w:hanging="720"/>
        <w:rPr>
          <w:noProof/>
        </w:rPr>
      </w:pPr>
      <w:r w:rsidRPr="008F1706">
        <w:rPr>
          <w:noProof/>
        </w:rPr>
        <w:t>54.</w:t>
      </w:r>
      <w:r w:rsidRPr="008F1706">
        <w:rPr>
          <w:noProof/>
        </w:rPr>
        <w:tab/>
        <w:t xml:space="preserve">Ivanovski O, &amp;Drüeke TB. A new era in the treatment of calcium oxalate stones? </w:t>
      </w:r>
      <w:r w:rsidRPr="008F1706">
        <w:rPr>
          <w:i/>
          <w:noProof/>
        </w:rPr>
        <w:t>Kidney Int,</w:t>
      </w:r>
      <w:r w:rsidRPr="008F1706">
        <w:rPr>
          <w:noProof/>
        </w:rPr>
        <w:t>2013, 83(6):998-1000.[DOI:10.1038/ki.2013.41]</w:t>
      </w:r>
    </w:p>
    <w:p w14:paraId="165A2C07" w14:textId="77777777" w:rsidR="008F1706" w:rsidRPr="008F1706" w:rsidRDefault="008F1706" w:rsidP="008F1706">
      <w:pPr>
        <w:pStyle w:val="EndNoteBibliography"/>
        <w:ind w:left="720" w:hanging="720"/>
        <w:rPr>
          <w:noProof/>
        </w:rPr>
      </w:pPr>
      <w:r w:rsidRPr="008F1706">
        <w:rPr>
          <w:noProof/>
        </w:rPr>
        <w:t>55.</w:t>
      </w:r>
      <w:r w:rsidRPr="008F1706">
        <w:rPr>
          <w:noProof/>
        </w:rPr>
        <w:tab/>
        <w:t xml:space="preserve">Tang R, Jiang Y, Tan A, Ye J, Xian X, Xie Y, et al. 16S rRNA gene sequencing reveals altered composition of gut microbiota in individuals with kidney stones. </w:t>
      </w:r>
      <w:r w:rsidRPr="008F1706">
        <w:rPr>
          <w:i/>
          <w:noProof/>
        </w:rPr>
        <w:t>Urolithiasis,</w:t>
      </w:r>
      <w:r w:rsidRPr="008F1706">
        <w:rPr>
          <w:noProof/>
        </w:rPr>
        <w:t>2018, 46(6):503-514.[DOI:10.1007/s00240-018-1037-y]</w:t>
      </w:r>
    </w:p>
    <w:p w14:paraId="311DD6C7" w14:textId="77777777" w:rsidR="008F1706" w:rsidRPr="008F1706" w:rsidRDefault="008F1706" w:rsidP="008F1706">
      <w:pPr>
        <w:pStyle w:val="EndNoteBibliography"/>
        <w:ind w:left="720" w:hanging="720"/>
        <w:rPr>
          <w:noProof/>
        </w:rPr>
      </w:pPr>
      <w:r w:rsidRPr="008F1706">
        <w:rPr>
          <w:noProof/>
        </w:rPr>
        <w:t>56.</w:t>
      </w:r>
      <w:r w:rsidRPr="008F1706">
        <w:rPr>
          <w:noProof/>
        </w:rPr>
        <w:tab/>
        <w:t xml:space="preserve">Hoste EA, Bagshaw SM, Bellomo R, Cely CM, Colman R, Cruz DN, et al. Epidemiology of acute kidney injury in critically ill patients: the multinational AKI-EPI study. </w:t>
      </w:r>
      <w:r w:rsidRPr="008F1706">
        <w:rPr>
          <w:i/>
          <w:noProof/>
        </w:rPr>
        <w:t>Intensive Care Med,</w:t>
      </w:r>
      <w:r w:rsidRPr="008F1706">
        <w:rPr>
          <w:noProof/>
        </w:rPr>
        <w:t>2015, 41(8):1411-1423.[DOI:10.1007/s00134-015-3934-7]</w:t>
      </w:r>
    </w:p>
    <w:p w14:paraId="3CD6953F" w14:textId="77777777" w:rsidR="008F1706" w:rsidRPr="008F1706" w:rsidRDefault="008F1706" w:rsidP="008F1706">
      <w:pPr>
        <w:pStyle w:val="EndNoteBibliography"/>
        <w:ind w:left="720" w:hanging="720"/>
        <w:rPr>
          <w:noProof/>
        </w:rPr>
      </w:pPr>
      <w:r w:rsidRPr="008F1706">
        <w:rPr>
          <w:noProof/>
        </w:rPr>
        <w:t>57.</w:t>
      </w:r>
      <w:r w:rsidRPr="008F1706">
        <w:rPr>
          <w:noProof/>
        </w:rPr>
        <w:tab/>
        <w:t xml:space="preserve">Karasawa K, Asano K, Moriyama S, Ushiki M, Monya M, Iida M, et al. Vascular-resident CD169-positive monocytes and macrophages control neutrophil accumulation in the kidney with ischemia-reperfusion injury. </w:t>
      </w:r>
      <w:r w:rsidRPr="008F1706">
        <w:rPr>
          <w:i/>
          <w:noProof/>
        </w:rPr>
        <w:t>J Am Soc Nephrol,</w:t>
      </w:r>
      <w:r w:rsidRPr="008F1706">
        <w:rPr>
          <w:noProof/>
        </w:rPr>
        <w:t>2015, 26(4):896-906.[DOI:10.1681/asn.2014020195]</w:t>
      </w:r>
    </w:p>
    <w:p w14:paraId="1823AF4D" w14:textId="77777777" w:rsidR="008F1706" w:rsidRPr="008F1706" w:rsidRDefault="008F1706" w:rsidP="008F1706">
      <w:pPr>
        <w:pStyle w:val="EndNoteBibliography"/>
        <w:ind w:left="720" w:hanging="720"/>
        <w:rPr>
          <w:noProof/>
        </w:rPr>
      </w:pPr>
      <w:r w:rsidRPr="008F1706">
        <w:rPr>
          <w:noProof/>
        </w:rPr>
        <w:t>58.</w:t>
      </w:r>
      <w:r w:rsidRPr="008F1706">
        <w:rPr>
          <w:noProof/>
        </w:rPr>
        <w:tab/>
        <w:t xml:space="preserve">Yang J, Kim CJ, Go YS, Lee HY, Kim MG, Oh SW, et al. Intestinal microbiota control acute kidney injury severity by immune modulation. </w:t>
      </w:r>
      <w:r w:rsidRPr="008F1706">
        <w:rPr>
          <w:i/>
          <w:noProof/>
        </w:rPr>
        <w:t>Kidney Int,</w:t>
      </w:r>
      <w:r w:rsidRPr="008F1706">
        <w:rPr>
          <w:noProof/>
        </w:rPr>
        <w:t>2020, 98(4):932-946.[DOI:10.1016/j.kint.2020.04.048]</w:t>
      </w:r>
    </w:p>
    <w:p w14:paraId="0FCCBA14" w14:textId="77777777" w:rsidR="008F1706" w:rsidRPr="008F1706" w:rsidRDefault="008F1706" w:rsidP="008F1706">
      <w:pPr>
        <w:pStyle w:val="EndNoteBibliography"/>
        <w:ind w:left="720" w:hanging="720"/>
        <w:rPr>
          <w:noProof/>
        </w:rPr>
      </w:pPr>
      <w:r w:rsidRPr="008F1706">
        <w:rPr>
          <w:noProof/>
        </w:rPr>
        <w:t>59.</w:t>
      </w:r>
      <w:r w:rsidRPr="008F1706">
        <w:rPr>
          <w:noProof/>
        </w:rPr>
        <w:tab/>
        <w:t xml:space="preserve">Wang W, Hao G, Pan Y, Ma S, Yang T, Shi P, et al. Serum indoxyl sulfate is associated with mortality in hospital-acquired acute kidney injury: a prospective cohort study. </w:t>
      </w:r>
      <w:r w:rsidRPr="008F1706">
        <w:rPr>
          <w:i/>
          <w:noProof/>
        </w:rPr>
        <w:t>BMC Nephrol,</w:t>
      </w:r>
      <w:r w:rsidRPr="008F1706">
        <w:rPr>
          <w:noProof/>
        </w:rPr>
        <w:t>2019, 20(1):57.[DOI:10.1186/s12882-019-1238-9]</w:t>
      </w:r>
    </w:p>
    <w:p w14:paraId="6952BA8B" w14:textId="77777777" w:rsidR="008F1706" w:rsidRPr="008F1706" w:rsidRDefault="008F1706" w:rsidP="008F1706">
      <w:pPr>
        <w:pStyle w:val="EndNoteBibliography"/>
        <w:ind w:left="720" w:hanging="720"/>
        <w:rPr>
          <w:noProof/>
        </w:rPr>
      </w:pPr>
      <w:r w:rsidRPr="008F1706">
        <w:rPr>
          <w:noProof/>
        </w:rPr>
        <w:lastRenderedPageBreak/>
        <w:t>60.</w:t>
      </w:r>
      <w:r w:rsidRPr="008F1706">
        <w:rPr>
          <w:noProof/>
        </w:rPr>
        <w:tab/>
        <w:t xml:space="preserve">Chou YT, Kan WC, &amp;Shiao CC. Acute Kidney Injury and Gut Dysbiosis: A Narrative Review Focus on Pathophysiology and Treatment. </w:t>
      </w:r>
      <w:r w:rsidRPr="008F1706">
        <w:rPr>
          <w:i/>
          <w:noProof/>
        </w:rPr>
        <w:t>International journal of molecular sciences,</w:t>
      </w:r>
      <w:r w:rsidRPr="008F1706">
        <w:rPr>
          <w:noProof/>
        </w:rPr>
        <w:t>2022, 23(7).[DOI:10.3390/ijms23073658]</w:t>
      </w:r>
    </w:p>
    <w:p w14:paraId="0604C027" w14:textId="3F9DAB34" w:rsidR="008F1706" w:rsidRPr="008F1706" w:rsidRDefault="008F1706" w:rsidP="008F1706">
      <w:pPr>
        <w:pStyle w:val="EndNoteBibliography"/>
        <w:ind w:left="720" w:hanging="720"/>
        <w:rPr>
          <w:noProof/>
        </w:rPr>
      </w:pPr>
      <w:r w:rsidRPr="008F1706">
        <w:rPr>
          <w:noProof/>
        </w:rPr>
        <w:t>61.</w:t>
      </w:r>
      <w:r w:rsidRPr="008F1706">
        <w:rPr>
          <w:noProof/>
        </w:rPr>
        <w:tab/>
        <w:t xml:space="preserve">Peterson D, Chen Y, Noel S, Bandapalle S, Martina-Lingua M, White J, et al. Acute kidney injury in mice induces specific changes in gut microbiota. </w:t>
      </w:r>
      <w:r w:rsidRPr="008F1706">
        <w:rPr>
          <w:i/>
          <w:noProof/>
        </w:rPr>
        <w:t>J Am Soc Nephrol,</w:t>
      </w:r>
      <w:r w:rsidRPr="008F1706">
        <w:rPr>
          <w:noProof/>
        </w:rPr>
        <w:t>2013, 24:638A</w:t>
      </w:r>
      <w:r>
        <w:rPr>
          <w:noProof/>
        </w:rPr>
        <w:t>.</w:t>
      </w:r>
    </w:p>
    <w:p w14:paraId="183DAD76" w14:textId="77777777" w:rsidR="008F1706" w:rsidRPr="008F1706" w:rsidRDefault="008F1706" w:rsidP="008F1706">
      <w:pPr>
        <w:pStyle w:val="EndNoteBibliography"/>
        <w:ind w:left="720" w:hanging="720"/>
        <w:rPr>
          <w:noProof/>
        </w:rPr>
      </w:pPr>
      <w:r w:rsidRPr="008F1706">
        <w:rPr>
          <w:noProof/>
        </w:rPr>
        <w:t>62.</w:t>
      </w:r>
      <w:r w:rsidRPr="008F1706">
        <w:rPr>
          <w:noProof/>
        </w:rPr>
        <w:tab/>
        <w:t xml:space="preserve">Mertowska P, Mertowski S, Wojnicka J, Korona-Głowniak I, Grywalska E, Błażewicz A, et al. A Link between Chronic Kidney Disease and Gut Microbiota in Immunological and Nutritional Aspects. </w:t>
      </w:r>
      <w:r w:rsidRPr="008F1706">
        <w:rPr>
          <w:i/>
          <w:noProof/>
        </w:rPr>
        <w:t>Nutrients,</w:t>
      </w:r>
      <w:r w:rsidRPr="008F1706">
        <w:rPr>
          <w:noProof/>
        </w:rPr>
        <w:t>2021, 13(10).[DOI:10.3390/nu13103637]</w:t>
      </w:r>
    </w:p>
    <w:p w14:paraId="3E729716" w14:textId="77777777" w:rsidR="008F1706" w:rsidRPr="008F1706" w:rsidRDefault="008F1706" w:rsidP="008F1706">
      <w:pPr>
        <w:pStyle w:val="EndNoteBibliography"/>
        <w:ind w:left="720" w:hanging="720"/>
        <w:rPr>
          <w:noProof/>
        </w:rPr>
      </w:pPr>
      <w:r w:rsidRPr="008F1706">
        <w:rPr>
          <w:noProof/>
        </w:rPr>
        <w:t>63.</w:t>
      </w:r>
      <w:r w:rsidRPr="008F1706">
        <w:rPr>
          <w:noProof/>
        </w:rPr>
        <w:tab/>
        <w:t xml:space="preserve">Yu W, Shang J, Guo R, Zhang F, Zhang W, Zhang Y, et al. The gut microbiome in differential diagnosis of diabetic kidney disease and membranous nephropathy. </w:t>
      </w:r>
      <w:r w:rsidRPr="008F1706">
        <w:rPr>
          <w:i/>
          <w:noProof/>
        </w:rPr>
        <w:t>Ren Fail,</w:t>
      </w:r>
      <w:r w:rsidRPr="008F1706">
        <w:rPr>
          <w:noProof/>
        </w:rPr>
        <w:t>2020, 42(1):1100-1110.[DOI:10.1080/0886022x.2020.1837869]</w:t>
      </w:r>
    </w:p>
    <w:p w14:paraId="71F82A9D" w14:textId="77777777" w:rsidR="008F1706" w:rsidRPr="008F1706" w:rsidRDefault="008F1706" w:rsidP="008F1706">
      <w:pPr>
        <w:pStyle w:val="EndNoteBibliography"/>
        <w:ind w:left="720" w:hanging="720"/>
        <w:rPr>
          <w:noProof/>
        </w:rPr>
      </w:pPr>
      <w:r w:rsidRPr="008F1706">
        <w:rPr>
          <w:noProof/>
        </w:rPr>
        <w:t>64.</w:t>
      </w:r>
      <w:r w:rsidRPr="008F1706">
        <w:rPr>
          <w:noProof/>
        </w:rPr>
        <w:tab/>
        <w:t xml:space="preserve">Wang F, Liu J, &amp;Lv Z. Association of Helicobacter pylori infection with diabetes mellitus and diabetic nephropathy: a meta-analysis of 39 studies involving more than 20,000 participants. </w:t>
      </w:r>
      <w:r w:rsidRPr="008F1706">
        <w:rPr>
          <w:i/>
          <w:noProof/>
        </w:rPr>
        <w:t>Scand J Infect Dis,</w:t>
      </w:r>
      <w:r w:rsidRPr="008F1706">
        <w:rPr>
          <w:noProof/>
        </w:rPr>
        <w:t>2013, 45(12):930-938.[DOI:10.3109/00365548.2013.844351]</w:t>
      </w:r>
    </w:p>
    <w:p w14:paraId="60173D36" w14:textId="6662D84E" w:rsidR="008F1706" w:rsidRPr="008F1706" w:rsidRDefault="008F1706" w:rsidP="008F1706">
      <w:pPr>
        <w:pStyle w:val="EndNoteBibliography"/>
        <w:ind w:left="720" w:hanging="720"/>
        <w:rPr>
          <w:noProof/>
        </w:rPr>
      </w:pPr>
      <w:r w:rsidRPr="008F1706">
        <w:rPr>
          <w:noProof/>
        </w:rPr>
        <w:t>65.</w:t>
      </w:r>
      <w:r w:rsidRPr="008F1706">
        <w:rPr>
          <w:noProof/>
        </w:rPr>
        <w:tab/>
        <w:t xml:space="preserve">Konturek PC, Haziri D, Brzozowski T, Hess T, Heyman S, Kwiecien S, et al. Emerging role of fecal microbiota therapy in the treatment of gastrointestinal and extra-gastrointestinal diseases. </w:t>
      </w:r>
      <w:r w:rsidRPr="008F1706">
        <w:rPr>
          <w:i/>
          <w:noProof/>
        </w:rPr>
        <w:t>J Physiol Pharmacol,</w:t>
      </w:r>
      <w:r w:rsidRPr="008F1706">
        <w:rPr>
          <w:noProof/>
        </w:rPr>
        <w:t>2015, 66(4):483-491</w:t>
      </w:r>
      <w:r>
        <w:rPr>
          <w:noProof/>
        </w:rPr>
        <w:t>.</w:t>
      </w:r>
    </w:p>
    <w:p w14:paraId="6C9D2EF8" w14:textId="77777777" w:rsidR="008F1706" w:rsidRPr="008F1706" w:rsidRDefault="008F1706" w:rsidP="008F1706">
      <w:pPr>
        <w:pStyle w:val="EndNoteBibliography"/>
        <w:ind w:left="720" w:hanging="720"/>
        <w:rPr>
          <w:noProof/>
        </w:rPr>
      </w:pPr>
      <w:r w:rsidRPr="008F1706">
        <w:rPr>
          <w:noProof/>
        </w:rPr>
        <w:t>66.</w:t>
      </w:r>
      <w:r w:rsidRPr="008F1706">
        <w:rPr>
          <w:noProof/>
        </w:rPr>
        <w:tab/>
        <w:t xml:space="preserve">Honda K, &amp;Littman DR. The microbiota in adaptive immune homeostasis and disease. </w:t>
      </w:r>
      <w:r w:rsidRPr="008F1706">
        <w:rPr>
          <w:i/>
          <w:noProof/>
        </w:rPr>
        <w:t>Nature,</w:t>
      </w:r>
      <w:r w:rsidRPr="008F1706">
        <w:rPr>
          <w:noProof/>
        </w:rPr>
        <w:t>2016, 535(7610):75-84.[DOI:10.1038/nature18848]</w:t>
      </w:r>
    </w:p>
    <w:p w14:paraId="133A31F1" w14:textId="77777777" w:rsidR="008F1706" w:rsidRPr="008F1706" w:rsidRDefault="008F1706" w:rsidP="008F1706">
      <w:pPr>
        <w:pStyle w:val="EndNoteBibliography"/>
        <w:ind w:left="720" w:hanging="720"/>
        <w:rPr>
          <w:noProof/>
        </w:rPr>
      </w:pPr>
      <w:r w:rsidRPr="008F1706">
        <w:rPr>
          <w:noProof/>
        </w:rPr>
        <w:t>67.</w:t>
      </w:r>
      <w:r w:rsidRPr="008F1706">
        <w:rPr>
          <w:noProof/>
        </w:rPr>
        <w:tab/>
        <w:t xml:space="preserve">Vaiserman AM, Koliada AK, &amp;Marotta F. Gut microbiota: A player in aging and a target for anti-aging intervention. </w:t>
      </w:r>
      <w:r w:rsidRPr="008F1706">
        <w:rPr>
          <w:i/>
          <w:noProof/>
        </w:rPr>
        <w:t>Ageing Res Rev,</w:t>
      </w:r>
      <w:r w:rsidRPr="008F1706">
        <w:rPr>
          <w:noProof/>
        </w:rPr>
        <w:t>2017, 35:36-45.[DOI:10.1016/j.arr.2017.01.001]</w:t>
      </w:r>
    </w:p>
    <w:p w14:paraId="0BA8581E" w14:textId="77777777" w:rsidR="008F1706" w:rsidRPr="008F1706" w:rsidRDefault="008F1706" w:rsidP="008F1706">
      <w:pPr>
        <w:pStyle w:val="EndNoteBibliography"/>
        <w:ind w:left="720" w:hanging="720"/>
        <w:rPr>
          <w:noProof/>
        </w:rPr>
      </w:pPr>
      <w:r w:rsidRPr="008F1706">
        <w:rPr>
          <w:noProof/>
        </w:rPr>
        <w:t>68.</w:t>
      </w:r>
      <w:r w:rsidRPr="008F1706">
        <w:rPr>
          <w:noProof/>
        </w:rPr>
        <w:tab/>
        <w:t xml:space="preserve">Maynard CL, Elson CO, Hatton RD, &amp;Weaver CT. Reciprocal interactions of the intestinal microbiota and immune system. </w:t>
      </w:r>
      <w:r w:rsidRPr="008F1706">
        <w:rPr>
          <w:i/>
          <w:noProof/>
        </w:rPr>
        <w:t>Nature,</w:t>
      </w:r>
      <w:r w:rsidRPr="008F1706">
        <w:rPr>
          <w:noProof/>
        </w:rPr>
        <w:t>2012, 489(7415):231-241.[DOI:10.1038/nature11551]</w:t>
      </w:r>
    </w:p>
    <w:p w14:paraId="2E95C4E0" w14:textId="77777777" w:rsidR="008F1706" w:rsidRPr="008F1706" w:rsidRDefault="008F1706" w:rsidP="008F1706">
      <w:pPr>
        <w:pStyle w:val="EndNoteBibliography"/>
        <w:ind w:left="720" w:hanging="720"/>
        <w:rPr>
          <w:noProof/>
        </w:rPr>
      </w:pPr>
      <w:r w:rsidRPr="008F1706">
        <w:rPr>
          <w:noProof/>
        </w:rPr>
        <w:t>69.</w:t>
      </w:r>
      <w:r w:rsidRPr="008F1706">
        <w:rPr>
          <w:noProof/>
        </w:rPr>
        <w:tab/>
        <w:t xml:space="preserve">Bezirtzoglou E, &amp;Stavropoulou E. Immunology and probiotic impact of the newborn and young children intestinal microflora. </w:t>
      </w:r>
      <w:r w:rsidRPr="008F1706">
        <w:rPr>
          <w:i/>
          <w:noProof/>
        </w:rPr>
        <w:t>Anaerobe,</w:t>
      </w:r>
      <w:r w:rsidRPr="008F1706">
        <w:rPr>
          <w:noProof/>
        </w:rPr>
        <w:t>2011, 17(6):369-374.[DOI:10.1016/j.anaerobe.2011.03.010]</w:t>
      </w:r>
    </w:p>
    <w:p w14:paraId="3D085638" w14:textId="77777777" w:rsidR="008F1706" w:rsidRPr="008F1706" w:rsidRDefault="008F1706" w:rsidP="008F1706">
      <w:pPr>
        <w:pStyle w:val="EndNoteBibliography"/>
        <w:ind w:left="720" w:hanging="720"/>
        <w:rPr>
          <w:noProof/>
        </w:rPr>
      </w:pPr>
      <w:r w:rsidRPr="008F1706">
        <w:rPr>
          <w:noProof/>
        </w:rPr>
        <w:lastRenderedPageBreak/>
        <w:t>70.</w:t>
      </w:r>
      <w:r w:rsidRPr="008F1706">
        <w:rPr>
          <w:noProof/>
        </w:rPr>
        <w:tab/>
        <w:t xml:space="preserve">Imig JD, &amp;Ryan MJ. Immune and inflammatory role in renal disease. </w:t>
      </w:r>
      <w:r w:rsidRPr="008F1706">
        <w:rPr>
          <w:i/>
          <w:noProof/>
        </w:rPr>
        <w:t>Compr Physiol,</w:t>
      </w:r>
      <w:r w:rsidRPr="008F1706">
        <w:rPr>
          <w:noProof/>
        </w:rPr>
        <w:t>2013, 3(2):957-976.[DOI:10.1002/cphy.c120028]</w:t>
      </w:r>
    </w:p>
    <w:p w14:paraId="5E8C1120" w14:textId="77777777" w:rsidR="008F1706" w:rsidRPr="008F1706" w:rsidRDefault="008F1706" w:rsidP="008F1706">
      <w:pPr>
        <w:pStyle w:val="EndNoteBibliography"/>
        <w:ind w:left="720" w:hanging="720"/>
        <w:rPr>
          <w:noProof/>
        </w:rPr>
      </w:pPr>
      <w:r w:rsidRPr="008F1706">
        <w:rPr>
          <w:noProof/>
        </w:rPr>
        <w:t>71.</w:t>
      </w:r>
      <w:r w:rsidRPr="008F1706">
        <w:rPr>
          <w:noProof/>
        </w:rPr>
        <w:tab/>
        <w:t xml:space="preserve">Motojima M, Hosokawa A, Yamato H, Muraki T, &amp;Yoshioka T. Uremic toxins of organic anions up-regulate PAI-1 expression by induction of NF-kappaB and free radical in proximal tubular cells. </w:t>
      </w:r>
      <w:r w:rsidRPr="008F1706">
        <w:rPr>
          <w:i/>
          <w:noProof/>
        </w:rPr>
        <w:t>Kidney Int,</w:t>
      </w:r>
      <w:r w:rsidRPr="008F1706">
        <w:rPr>
          <w:noProof/>
        </w:rPr>
        <w:t>2003, 63(5):1671-1680.[DOI:10.1046/j.1523-1755.2003.00906.x]</w:t>
      </w:r>
    </w:p>
    <w:p w14:paraId="7E0E7410" w14:textId="77777777" w:rsidR="008F1706" w:rsidRPr="008F1706" w:rsidRDefault="008F1706" w:rsidP="008F1706">
      <w:pPr>
        <w:pStyle w:val="EndNoteBibliography"/>
        <w:ind w:left="720" w:hanging="720"/>
        <w:rPr>
          <w:noProof/>
        </w:rPr>
      </w:pPr>
      <w:r w:rsidRPr="008F1706">
        <w:rPr>
          <w:noProof/>
        </w:rPr>
        <w:t>72.</w:t>
      </w:r>
      <w:r w:rsidRPr="008F1706">
        <w:rPr>
          <w:noProof/>
        </w:rPr>
        <w:tab/>
        <w:t xml:space="preserve">Adijiang A, Shimizu H, Higuchi Y, Nishijima F, &amp;Niwa T. Indoxyl sulfate reduces klotho expression and promotes senescence in the kidneys of hypertensive rats. </w:t>
      </w:r>
      <w:r w:rsidRPr="008F1706">
        <w:rPr>
          <w:i/>
          <w:noProof/>
        </w:rPr>
        <w:t>J Ren Nutr,</w:t>
      </w:r>
      <w:r w:rsidRPr="008F1706">
        <w:rPr>
          <w:noProof/>
        </w:rPr>
        <w:t>2011, 21(1):105-109.[DOI:10.1053/j.jrn.2010.10.020]</w:t>
      </w:r>
    </w:p>
    <w:p w14:paraId="34E330B5" w14:textId="77777777" w:rsidR="008F1706" w:rsidRPr="008F1706" w:rsidRDefault="008F1706" w:rsidP="008F1706">
      <w:pPr>
        <w:pStyle w:val="EndNoteBibliography"/>
        <w:ind w:left="720" w:hanging="720"/>
        <w:rPr>
          <w:noProof/>
        </w:rPr>
      </w:pPr>
      <w:r w:rsidRPr="008F1706">
        <w:rPr>
          <w:noProof/>
        </w:rPr>
        <w:t>73.</w:t>
      </w:r>
      <w:r w:rsidRPr="008F1706">
        <w:rPr>
          <w:noProof/>
        </w:rPr>
        <w:tab/>
        <w:t xml:space="preserve">Aron-Wisnewsky J, &amp;Clément K. The gut microbiome, diet, and links to cardiometabolic and chronic disorders. </w:t>
      </w:r>
      <w:r w:rsidRPr="008F1706">
        <w:rPr>
          <w:i/>
          <w:noProof/>
        </w:rPr>
        <w:t>Nat Rev Nephrol,</w:t>
      </w:r>
      <w:r w:rsidRPr="008F1706">
        <w:rPr>
          <w:noProof/>
        </w:rPr>
        <w:t>2016, 12(3):169-181.[DOI:10.1038/nrneph.2015.191]</w:t>
      </w:r>
    </w:p>
    <w:p w14:paraId="567985AE" w14:textId="77777777" w:rsidR="008F1706" w:rsidRPr="008F1706" w:rsidRDefault="008F1706" w:rsidP="008F1706">
      <w:pPr>
        <w:pStyle w:val="EndNoteBibliography"/>
        <w:ind w:left="720" w:hanging="720"/>
        <w:rPr>
          <w:noProof/>
        </w:rPr>
      </w:pPr>
      <w:r w:rsidRPr="008F1706">
        <w:rPr>
          <w:noProof/>
        </w:rPr>
        <w:t>74.</w:t>
      </w:r>
      <w:r w:rsidRPr="008F1706">
        <w:rPr>
          <w:noProof/>
        </w:rPr>
        <w:tab/>
        <w:t xml:space="preserve">Naghipour S, Cox AJ, Peart JN, Du Toit EF, &amp;Headrick JP. Trimethylamine N-oxide: heart of the microbiota-CVD nexus? </w:t>
      </w:r>
      <w:r w:rsidRPr="008F1706">
        <w:rPr>
          <w:i/>
          <w:noProof/>
        </w:rPr>
        <w:t>Nutr Res Rev,</w:t>
      </w:r>
      <w:r w:rsidRPr="008F1706">
        <w:rPr>
          <w:noProof/>
        </w:rPr>
        <w:t>2021, 34(1):125-146.[DOI:10.1017/s0954422420000177]</w:t>
      </w:r>
    </w:p>
    <w:p w14:paraId="7BE5F547" w14:textId="77777777" w:rsidR="008F1706" w:rsidRPr="008F1706" w:rsidRDefault="008F1706" w:rsidP="008F1706">
      <w:pPr>
        <w:pStyle w:val="EndNoteBibliography"/>
        <w:ind w:left="720" w:hanging="720"/>
        <w:rPr>
          <w:noProof/>
        </w:rPr>
      </w:pPr>
      <w:r w:rsidRPr="008F1706">
        <w:rPr>
          <w:noProof/>
        </w:rPr>
        <w:t>75.</w:t>
      </w:r>
      <w:r w:rsidRPr="008F1706">
        <w:rPr>
          <w:noProof/>
        </w:rPr>
        <w:tab/>
        <w:t xml:space="preserve">Wang HB, Wang PY, Wang X, Wan YL, &amp;Liu YC. Butyrate enhances intestinal epithelial barrier function via up-regulation of tight junction protein Claudin-1 transcription. </w:t>
      </w:r>
      <w:r w:rsidRPr="008F1706">
        <w:rPr>
          <w:i/>
          <w:noProof/>
        </w:rPr>
        <w:t>Dig Dis Sci,</w:t>
      </w:r>
      <w:r w:rsidRPr="008F1706">
        <w:rPr>
          <w:noProof/>
        </w:rPr>
        <w:t>2012, 57(12):3126-3135.[DOI:10.1007/s10620-012-2259-4]</w:t>
      </w:r>
    </w:p>
    <w:p w14:paraId="21155AF9" w14:textId="77777777" w:rsidR="008F1706" w:rsidRPr="008F1706" w:rsidRDefault="008F1706" w:rsidP="008F1706">
      <w:pPr>
        <w:pStyle w:val="EndNoteBibliography"/>
        <w:ind w:left="720" w:hanging="720"/>
        <w:rPr>
          <w:noProof/>
        </w:rPr>
      </w:pPr>
      <w:r w:rsidRPr="008F1706">
        <w:rPr>
          <w:noProof/>
        </w:rPr>
        <w:t>76.</w:t>
      </w:r>
      <w:r w:rsidRPr="008F1706">
        <w:rPr>
          <w:noProof/>
        </w:rPr>
        <w:tab/>
        <w:t xml:space="preserve">Chang PV, Hao L, Offermanns S, &amp;Medzhitov R. The microbial metabolite butyrate regulates intestinal macrophage function via histone deacetylase inhibition. </w:t>
      </w:r>
      <w:r w:rsidRPr="008F1706">
        <w:rPr>
          <w:i/>
          <w:noProof/>
        </w:rPr>
        <w:t>Proceedings of the National Academy of Sciences of the United States of America,</w:t>
      </w:r>
      <w:r w:rsidRPr="008F1706">
        <w:rPr>
          <w:noProof/>
        </w:rPr>
        <w:t>2014, 111(6):2247-2252.[DOI:10.1073/pnas.1322269111]</w:t>
      </w:r>
    </w:p>
    <w:p w14:paraId="3A390DF3" w14:textId="77777777" w:rsidR="008F1706" w:rsidRPr="008F1706" w:rsidRDefault="008F1706" w:rsidP="008F1706">
      <w:pPr>
        <w:pStyle w:val="EndNoteBibliography"/>
        <w:ind w:left="720" w:hanging="720"/>
        <w:rPr>
          <w:noProof/>
        </w:rPr>
      </w:pPr>
      <w:r w:rsidRPr="008F1706">
        <w:rPr>
          <w:noProof/>
        </w:rPr>
        <w:t>77.</w:t>
      </w:r>
      <w:r w:rsidRPr="008F1706">
        <w:rPr>
          <w:noProof/>
        </w:rPr>
        <w:tab/>
        <w:t xml:space="preserve">Thorburn AN, McKenzie CI, Shen S, Stanley D, Macia L, Mason LJ, et al. Evidence that asthma is a developmental origin disease influenced by maternal diet and bacterial metabolites. </w:t>
      </w:r>
      <w:r w:rsidRPr="008F1706">
        <w:rPr>
          <w:i/>
          <w:noProof/>
        </w:rPr>
        <w:t>Nat Commun,</w:t>
      </w:r>
      <w:r w:rsidRPr="008F1706">
        <w:rPr>
          <w:noProof/>
        </w:rPr>
        <w:t>2015, 6:7320.[DOI:10.1038/ncomms8320]</w:t>
      </w:r>
    </w:p>
    <w:p w14:paraId="53A16303" w14:textId="77777777" w:rsidR="008F1706" w:rsidRPr="008F1706" w:rsidRDefault="008F1706" w:rsidP="008F1706">
      <w:pPr>
        <w:pStyle w:val="EndNoteBibliography"/>
        <w:ind w:left="720" w:hanging="720"/>
        <w:rPr>
          <w:noProof/>
        </w:rPr>
      </w:pPr>
      <w:r w:rsidRPr="008F1706">
        <w:rPr>
          <w:noProof/>
        </w:rPr>
        <w:t>78.</w:t>
      </w:r>
      <w:r w:rsidRPr="008F1706">
        <w:rPr>
          <w:noProof/>
        </w:rPr>
        <w:tab/>
        <w:t xml:space="preserve">Vaiserman AM, &amp;Pasyukova EG. Epigenetic drugs: a novel anti-aging strategy? </w:t>
      </w:r>
      <w:r w:rsidRPr="008F1706">
        <w:rPr>
          <w:i/>
          <w:noProof/>
        </w:rPr>
        <w:t>Front Genet,</w:t>
      </w:r>
      <w:r w:rsidRPr="008F1706">
        <w:rPr>
          <w:noProof/>
        </w:rPr>
        <w:t>2012, 3:224.[DOI:10.3389/fgene.2012.00224]</w:t>
      </w:r>
    </w:p>
    <w:p w14:paraId="47349C54" w14:textId="77777777" w:rsidR="008F1706" w:rsidRPr="008F1706" w:rsidRDefault="008F1706" w:rsidP="008F1706">
      <w:pPr>
        <w:pStyle w:val="EndNoteBibliography"/>
        <w:ind w:left="720" w:hanging="720"/>
        <w:rPr>
          <w:noProof/>
        </w:rPr>
      </w:pPr>
      <w:r w:rsidRPr="008F1706">
        <w:rPr>
          <w:noProof/>
        </w:rPr>
        <w:t>79.</w:t>
      </w:r>
      <w:r w:rsidRPr="008F1706">
        <w:rPr>
          <w:noProof/>
        </w:rPr>
        <w:tab/>
        <w:t xml:space="preserve">Turroni S, Magnani M, Kc P, Lesnik P, Vidal H, &amp;Heer M. Gut Microbiome and Space Travelers' Health: State of the Art and Possible Pro/Prebiotic </w:t>
      </w:r>
      <w:r w:rsidRPr="008F1706">
        <w:rPr>
          <w:noProof/>
        </w:rPr>
        <w:lastRenderedPageBreak/>
        <w:t xml:space="preserve">Strategies for Long-Term Space Missions. </w:t>
      </w:r>
      <w:r w:rsidRPr="008F1706">
        <w:rPr>
          <w:i/>
          <w:noProof/>
        </w:rPr>
        <w:t>Front Physiol,</w:t>
      </w:r>
      <w:r w:rsidRPr="008F1706">
        <w:rPr>
          <w:noProof/>
        </w:rPr>
        <w:t>2020, 11:553929.[DOI:10.3389/fphys.2020.553929]</w:t>
      </w:r>
    </w:p>
    <w:p w14:paraId="07AD33B0" w14:textId="77777777" w:rsidR="008F1706" w:rsidRPr="008F1706" w:rsidRDefault="008F1706" w:rsidP="008F1706">
      <w:pPr>
        <w:pStyle w:val="EndNoteBibliography"/>
        <w:ind w:left="720" w:hanging="720"/>
        <w:rPr>
          <w:noProof/>
        </w:rPr>
      </w:pPr>
      <w:r w:rsidRPr="008F1706">
        <w:rPr>
          <w:noProof/>
        </w:rPr>
        <w:t>80.</w:t>
      </w:r>
      <w:r w:rsidRPr="008F1706">
        <w:rPr>
          <w:noProof/>
        </w:rPr>
        <w:tab/>
        <w:t xml:space="preserve">Tayebi Khosroshahi H, Vaziri ND, Abedi B, Asl BH, Ghojazadeh M, Jing W, et al. Effect of high amylose resistant starch (HAM-RS2) supplementation on biomarkers of inflammation and oxidative stress in hemodialysis patients: a randomized clinical trial. </w:t>
      </w:r>
      <w:r w:rsidRPr="008F1706">
        <w:rPr>
          <w:i/>
          <w:noProof/>
        </w:rPr>
        <w:t>Hemodial Int,</w:t>
      </w:r>
      <w:r w:rsidRPr="008F1706">
        <w:rPr>
          <w:noProof/>
        </w:rPr>
        <w:t>2018, 22(4):492-500.[DOI:10.1111/hdi.12653]</w:t>
      </w:r>
    </w:p>
    <w:p w14:paraId="298BFF73" w14:textId="77777777" w:rsidR="008F1706" w:rsidRPr="008F1706" w:rsidRDefault="008F1706" w:rsidP="008F1706">
      <w:pPr>
        <w:pStyle w:val="EndNoteBibliography"/>
        <w:ind w:left="720" w:hanging="720"/>
        <w:rPr>
          <w:noProof/>
        </w:rPr>
      </w:pPr>
      <w:r w:rsidRPr="008F1706">
        <w:rPr>
          <w:noProof/>
        </w:rPr>
        <w:t>81.</w:t>
      </w:r>
      <w:r w:rsidRPr="008F1706">
        <w:rPr>
          <w:noProof/>
        </w:rPr>
        <w:tab/>
        <w:t xml:space="preserve">Wang IK, Wu YY, Yang YF, Ting IW, Lin CC, Yen TH, et al. The effect of probiotics on serum levels of cytokine and endotoxin in peritoneal dialysis patients: a randomised, double-blind, placebo-controlled trial. </w:t>
      </w:r>
      <w:r w:rsidRPr="008F1706">
        <w:rPr>
          <w:i/>
          <w:noProof/>
        </w:rPr>
        <w:t>Benef Microbes,</w:t>
      </w:r>
      <w:r w:rsidRPr="008F1706">
        <w:rPr>
          <w:noProof/>
        </w:rPr>
        <w:t>2015, 6(4):423-430.[DOI:10.3920/bm2014.0088]</w:t>
      </w:r>
    </w:p>
    <w:p w14:paraId="3DF23064" w14:textId="77777777" w:rsidR="008F1706" w:rsidRPr="008F1706" w:rsidRDefault="008F1706" w:rsidP="008F1706">
      <w:pPr>
        <w:pStyle w:val="EndNoteBibliography"/>
        <w:ind w:left="720" w:hanging="720"/>
        <w:rPr>
          <w:noProof/>
        </w:rPr>
      </w:pPr>
      <w:r w:rsidRPr="008F1706">
        <w:rPr>
          <w:noProof/>
        </w:rPr>
        <w:t>82.</w:t>
      </w:r>
      <w:r w:rsidRPr="008F1706">
        <w:rPr>
          <w:noProof/>
        </w:rPr>
        <w:tab/>
        <w:t xml:space="preserve">Lee TH, Park D, Kim YJ, Lee I, Kim S, Oh CT, et al. Lactobacillus salivarius BP121 prevents cisplatin‑induced acute kidney injury by inhibition of uremic toxins such as indoxyl sulfate and p‑cresol sulfate via alleviating dysbiosis. </w:t>
      </w:r>
      <w:r w:rsidRPr="008F1706">
        <w:rPr>
          <w:i/>
          <w:noProof/>
        </w:rPr>
        <w:t>Int J Mol Med,</w:t>
      </w:r>
      <w:r w:rsidRPr="008F1706">
        <w:rPr>
          <w:noProof/>
        </w:rPr>
        <w:t>2020, 45(4):1130-1140.[DOI:10.3892/ijmm.2020.4495]</w:t>
      </w:r>
    </w:p>
    <w:p w14:paraId="4A2364CE" w14:textId="77777777" w:rsidR="008F1706" w:rsidRPr="008F1706" w:rsidRDefault="008F1706" w:rsidP="008F1706">
      <w:pPr>
        <w:pStyle w:val="EndNoteBibliography"/>
        <w:ind w:left="720" w:hanging="720"/>
        <w:rPr>
          <w:noProof/>
        </w:rPr>
      </w:pPr>
      <w:r w:rsidRPr="008F1706">
        <w:rPr>
          <w:noProof/>
        </w:rPr>
        <w:t>83.</w:t>
      </w:r>
      <w:r w:rsidRPr="008F1706">
        <w:rPr>
          <w:noProof/>
        </w:rPr>
        <w:tab/>
        <w:t xml:space="preserve">Lee YJ, Li KY, Wang PJ, Huang HW, &amp;Chen MJ. Alleviating chronic kidney disease progression through modulating the critical genus of gut microbiota in a cisplatin-induced Lanyu pig model. </w:t>
      </w:r>
      <w:r w:rsidRPr="008F1706">
        <w:rPr>
          <w:i/>
          <w:noProof/>
        </w:rPr>
        <w:t>J Food Drug Anal,</w:t>
      </w:r>
      <w:r w:rsidRPr="008F1706">
        <w:rPr>
          <w:noProof/>
        </w:rPr>
        <w:t>2020, 28(1):103-114.[DOI:10.1016/j.jfda.2019.10.001]</w:t>
      </w:r>
    </w:p>
    <w:p w14:paraId="73B3EA86" w14:textId="77777777" w:rsidR="008F1706" w:rsidRPr="008F1706" w:rsidRDefault="008F1706" w:rsidP="008F1706">
      <w:pPr>
        <w:pStyle w:val="EndNoteBibliography"/>
        <w:ind w:left="720" w:hanging="720"/>
        <w:rPr>
          <w:noProof/>
        </w:rPr>
      </w:pPr>
      <w:r w:rsidRPr="008F1706">
        <w:rPr>
          <w:noProof/>
        </w:rPr>
        <w:t>84.</w:t>
      </w:r>
      <w:r w:rsidRPr="008F1706">
        <w:rPr>
          <w:noProof/>
        </w:rPr>
        <w:tab/>
        <w:t xml:space="preserve">Zhu H, Cao C, Wu Z, Zhang H, Sun Z, Wang M, et al. The probiotic L. casei Zhang slows the progression of acute and chronic kidney disease. </w:t>
      </w:r>
      <w:r w:rsidRPr="008F1706">
        <w:rPr>
          <w:i/>
          <w:noProof/>
        </w:rPr>
        <w:t>Cell Metab,</w:t>
      </w:r>
      <w:r w:rsidRPr="008F1706">
        <w:rPr>
          <w:noProof/>
        </w:rPr>
        <w:t>2021, 33(10):2091-2093.[DOI:10.1016/j.cmet.2021.08.015]</w:t>
      </w:r>
    </w:p>
    <w:p w14:paraId="68B86F17" w14:textId="77777777" w:rsidR="008F1706" w:rsidRPr="008F1706" w:rsidRDefault="008F1706" w:rsidP="008F1706">
      <w:pPr>
        <w:pStyle w:val="EndNoteBibliography"/>
        <w:ind w:left="720" w:hanging="720"/>
        <w:rPr>
          <w:noProof/>
        </w:rPr>
      </w:pPr>
      <w:r w:rsidRPr="008F1706">
        <w:rPr>
          <w:noProof/>
        </w:rPr>
        <w:t>85.</w:t>
      </w:r>
      <w:r w:rsidRPr="008F1706">
        <w:rPr>
          <w:noProof/>
        </w:rPr>
        <w:tab/>
        <w:t xml:space="preserve">Campieri C, Campieri M, Bertuzzi V, Swennen E, Matteuzzi D, Stefoni S, et al. Reduction of oxaluria after an oral course of lactic acid bacteria at high concentration. </w:t>
      </w:r>
      <w:r w:rsidRPr="008F1706">
        <w:rPr>
          <w:i/>
          <w:noProof/>
        </w:rPr>
        <w:t>Kidney Int,</w:t>
      </w:r>
      <w:r w:rsidRPr="008F1706">
        <w:rPr>
          <w:noProof/>
        </w:rPr>
        <w:t>2001, 60(3):1097-1105.[DOI:10.1046/j.1523-1755.2001.0600031097.x]</w:t>
      </w:r>
    </w:p>
    <w:p w14:paraId="118DF5DF" w14:textId="77777777" w:rsidR="008F1706" w:rsidRPr="008F1706" w:rsidRDefault="008F1706" w:rsidP="008F1706">
      <w:pPr>
        <w:pStyle w:val="EndNoteBibliography"/>
        <w:ind w:left="720" w:hanging="720"/>
        <w:rPr>
          <w:noProof/>
        </w:rPr>
      </w:pPr>
      <w:r w:rsidRPr="008F1706">
        <w:rPr>
          <w:noProof/>
        </w:rPr>
        <w:t>86.</w:t>
      </w:r>
      <w:r w:rsidRPr="008F1706">
        <w:rPr>
          <w:noProof/>
        </w:rPr>
        <w:tab/>
        <w:t xml:space="preserve">Rossi M, Johnson DW, Morrison M, Pascoe EM, Coombes JS, Forbes JM, et al. Synbiotics Easing Renal Failure by Improving Gut Microbiology (SYNERGY): A Randomized Trial. </w:t>
      </w:r>
      <w:r w:rsidRPr="008F1706">
        <w:rPr>
          <w:i/>
          <w:noProof/>
        </w:rPr>
        <w:t>Clin J Am Soc Nephrol,</w:t>
      </w:r>
      <w:r w:rsidRPr="008F1706">
        <w:rPr>
          <w:noProof/>
        </w:rPr>
        <w:t>2016, 11(2):223-231.[DOI:10.2215/cjn.05240515]</w:t>
      </w:r>
    </w:p>
    <w:p w14:paraId="78109955" w14:textId="77777777" w:rsidR="008F1706" w:rsidRPr="008F1706" w:rsidRDefault="008F1706" w:rsidP="008F1706">
      <w:pPr>
        <w:pStyle w:val="EndNoteBibliography"/>
        <w:ind w:left="720" w:hanging="720"/>
        <w:rPr>
          <w:noProof/>
        </w:rPr>
      </w:pPr>
      <w:r w:rsidRPr="008F1706">
        <w:rPr>
          <w:noProof/>
        </w:rPr>
        <w:t>87.</w:t>
      </w:r>
      <w:r w:rsidRPr="008F1706">
        <w:rPr>
          <w:noProof/>
        </w:rPr>
        <w:tab/>
        <w:t xml:space="preserve">Ebrahim Z, Proost S, Tito RY, Raes J, Glorieux G, Moosa MR, et al. The Effect of ß-Glucan Prebiotic on Kidney Function, Uremic Toxins and Gut Microbiome in Stage 3 to 5 Chronic Kidney Disease (CKD) Predialysis </w:t>
      </w:r>
      <w:r w:rsidRPr="008F1706">
        <w:rPr>
          <w:noProof/>
        </w:rPr>
        <w:lastRenderedPageBreak/>
        <w:t xml:space="preserve">Participants: A Randomized Controlled Trial. </w:t>
      </w:r>
      <w:r w:rsidRPr="008F1706">
        <w:rPr>
          <w:i/>
          <w:noProof/>
        </w:rPr>
        <w:t>Nutrients,</w:t>
      </w:r>
      <w:r w:rsidRPr="008F1706">
        <w:rPr>
          <w:noProof/>
        </w:rPr>
        <w:t>2022, 14(4).[DOI:10.3390/nu14040805]</w:t>
      </w:r>
    </w:p>
    <w:p w14:paraId="7326F95B" w14:textId="77777777" w:rsidR="008F1706" w:rsidRPr="008F1706" w:rsidRDefault="008F1706" w:rsidP="008F1706">
      <w:pPr>
        <w:pStyle w:val="EndNoteBibliography"/>
        <w:ind w:left="720" w:hanging="720"/>
        <w:rPr>
          <w:noProof/>
        </w:rPr>
      </w:pPr>
      <w:r w:rsidRPr="008F1706">
        <w:rPr>
          <w:noProof/>
        </w:rPr>
        <w:t>88.</w:t>
      </w:r>
      <w:r w:rsidRPr="008F1706">
        <w:rPr>
          <w:noProof/>
        </w:rPr>
        <w:tab/>
        <w:t xml:space="preserve">Carney EF. Acute kidney injury. Protective role of gut microbial SCFAs. </w:t>
      </w:r>
      <w:r w:rsidRPr="008F1706">
        <w:rPr>
          <w:i/>
          <w:noProof/>
        </w:rPr>
        <w:t>Nat Rev Nephrol,</w:t>
      </w:r>
      <w:r w:rsidRPr="008F1706">
        <w:rPr>
          <w:noProof/>
        </w:rPr>
        <w:t>2015, 11(3):127.[DOI:10.1038/nrneph.2015.10]</w:t>
      </w:r>
    </w:p>
    <w:p w14:paraId="34853DED" w14:textId="77777777" w:rsidR="008F1706" w:rsidRPr="008F1706" w:rsidRDefault="008F1706" w:rsidP="008F1706">
      <w:pPr>
        <w:pStyle w:val="EndNoteBibliography"/>
        <w:ind w:left="720" w:hanging="720"/>
        <w:rPr>
          <w:noProof/>
        </w:rPr>
      </w:pPr>
      <w:r w:rsidRPr="008F1706">
        <w:rPr>
          <w:noProof/>
        </w:rPr>
        <w:t>89.</w:t>
      </w:r>
      <w:r w:rsidRPr="008F1706">
        <w:rPr>
          <w:noProof/>
        </w:rPr>
        <w:tab/>
        <w:t xml:space="preserve">Huang W, Zhou L, Guo H, Xu Y, &amp;Xu Y. The role of short-chain fatty acids in kidney injury induced by gut-derived inflammatory response. </w:t>
      </w:r>
      <w:r w:rsidRPr="008F1706">
        <w:rPr>
          <w:i/>
          <w:noProof/>
        </w:rPr>
        <w:t>Metabolism,</w:t>
      </w:r>
      <w:r w:rsidRPr="008F1706">
        <w:rPr>
          <w:noProof/>
        </w:rPr>
        <w:t>2017, 68:20-30.[DOI:10.1016/j.metabol.2016.11.006]</w:t>
      </w:r>
    </w:p>
    <w:p w14:paraId="494F0584" w14:textId="77777777" w:rsidR="008F1706" w:rsidRPr="008F1706" w:rsidRDefault="008F1706" w:rsidP="008F1706">
      <w:pPr>
        <w:pStyle w:val="EndNoteBibliography"/>
        <w:ind w:left="720" w:hanging="720"/>
        <w:rPr>
          <w:noProof/>
        </w:rPr>
      </w:pPr>
      <w:r w:rsidRPr="008F1706">
        <w:rPr>
          <w:noProof/>
        </w:rPr>
        <w:t>90.</w:t>
      </w:r>
      <w:r w:rsidRPr="008F1706">
        <w:rPr>
          <w:noProof/>
        </w:rPr>
        <w:tab/>
        <w:t xml:space="preserve">Liu Y, Li YJ, Loh YW, Singer J, Zhu W, Macia L, et al. Fiber Derived Microbial Metabolites Prevent Acute Kidney Injury Through G-Protein Coupled Receptors and HDAC Inhibition. </w:t>
      </w:r>
      <w:r w:rsidRPr="008F1706">
        <w:rPr>
          <w:i/>
          <w:noProof/>
        </w:rPr>
        <w:t>Front Cell Dev Biol,</w:t>
      </w:r>
      <w:r w:rsidRPr="008F1706">
        <w:rPr>
          <w:noProof/>
        </w:rPr>
        <w:t>2021, 9:648639.[DOI:10.3389/fcell.2021.648639]</w:t>
      </w:r>
    </w:p>
    <w:p w14:paraId="40A13F62" w14:textId="77777777" w:rsidR="008F1706" w:rsidRPr="008F1706" w:rsidRDefault="008F1706" w:rsidP="008F1706">
      <w:pPr>
        <w:pStyle w:val="EndNoteBibliography"/>
        <w:ind w:left="720" w:hanging="720"/>
        <w:rPr>
          <w:noProof/>
        </w:rPr>
      </w:pPr>
      <w:r w:rsidRPr="008F1706">
        <w:rPr>
          <w:noProof/>
        </w:rPr>
        <w:t>91.</w:t>
      </w:r>
      <w:r w:rsidRPr="008F1706">
        <w:rPr>
          <w:noProof/>
        </w:rPr>
        <w:tab/>
        <w:t xml:space="preserve">Barba C, Soulage CO, Caggiano G, Glorieux G, Fouque D, &amp;Koppe L. Effects of Fecal Microbiota Transplantation on Composition in Mice with CKD. </w:t>
      </w:r>
      <w:r w:rsidRPr="008F1706">
        <w:rPr>
          <w:i/>
          <w:noProof/>
        </w:rPr>
        <w:t>Toxins (Basel),</w:t>
      </w:r>
      <w:r w:rsidRPr="008F1706">
        <w:rPr>
          <w:noProof/>
        </w:rPr>
        <w:t>2020, 12(12).[DOI:10.3390/toxins12120741]</w:t>
      </w:r>
    </w:p>
    <w:p w14:paraId="64EF5D7E" w14:textId="77777777" w:rsidR="008F1706" w:rsidRPr="008F1706" w:rsidRDefault="008F1706" w:rsidP="008F1706">
      <w:pPr>
        <w:pStyle w:val="EndNoteBibliography"/>
        <w:ind w:left="720" w:hanging="720"/>
        <w:rPr>
          <w:noProof/>
        </w:rPr>
      </w:pPr>
      <w:r w:rsidRPr="008F1706">
        <w:rPr>
          <w:noProof/>
        </w:rPr>
        <w:t>92.</w:t>
      </w:r>
      <w:r w:rsidRPr="008F1706">
        <w:rPr>
          <w:noProof/>
        </w:rPr>
        <w:tab/>
        <w:t xml:space="preserve">Hu ZB, Lu J, Chen PP, Lu CC, Zhang JX, Li XQ, et al. Dysbiosis of intestinal microbiota mediates tubulointerstitial injury in diabetic nephropathy via the disruption of cholesterol homeostasis. </w:t>
      </w:r>
      <w:r w:rsidRPr="008F1706">
        <w:rPr>
          <w:i/>
          <w:noProof/>
        </w:rPr>
        <w:t>Theranostics,</w:t>
      </w:r>
      <w:r w:rsidRPr="008F1706">
        <w:rPr>
          <w:noProof/>
        </w:rPr>
        <w:t>2020, 10(6):2803-2816.[DOI:10.7150/thno.40571]</w:t>
      </w:r>
    </w:p>
    <w:p w14:paraId="46420AA2" w14:textId="77777777" w:rsidR="008F1706" w:rsidRPr="008F1706" w:rsidRDefault="008F1706" w:rsidP="008F1706">
      <w:pPr>
        <w:pStyle w:val="EndNoteBibliography"/>
        <w:ind w:left="720" w:hanging="720"/>
        <w:rPr>
          <w:noProof/>
        </w:rPr>
      </w:pPr>
      <w:r w:rsidRPr="008F1706">
        <w:rPr>
          <w:noProof/>
        </w:rPr>
        <w:t>93.</w:t>
      </w:r>
      <w:r w:rsidRPr="008F1706">
        <w:rPr>
          <w:noProof/>
        </w:rPr>
        <w:tab/>
        <w:t xml:space="preserve">Zhao J, Bai M, Yang X, Wang Y, Li R, &amp;Sun S. Alleviation of refractory IgA nephropathy by intensive fecal microbiota transplantation: the first case reports. </w:t>
      </w:r>
      <w:r w:rsidRPr="008F1706">
        <w:rPr>
          <w:i/>
          <w:noProof/>
        </w:rPr>
        <w:t>Ren Fail,</w:t>
      </w:r>
      <w:r w:rsidRPr="008F1706">
        <w:rPr>
          <w:noProof/>
        </w:rPr>
        <w:t>2021, 43(1):928-933.[DOI:10.1080/0886022x.2021.1936038]</w:t>
      </w:r>
    </w:p>
    <w:p w14:paraId="5C9CC697" w14:textId="77777777" w:rsidR="008F1706" w:rsidRPr="008F1706" w:rsidRDefault="008F1706" w:rsidP="008F1706">
      <w:pPr>
        <w:pStyle w:val="EndNoteBibliography"/>
        <w:ind w:left="720" w:hanging="720"/>
        <w:rPr>
          <w:noProof/>
        </w:rPr>
      </w:pPr>
      <w:r w:rsidRPr="008F1706">
        <w:rPr>
          <w:noProof/>
        </w:rPr>
        <w:t>94.</w:t>
      </w:r>
      <w:r w:rsidRPr="008F1706">
        <w:rPr>
          <w:noProof/>
        </w:rPr>
        <w:tab/>
        <w:t xml:space="preserve">Zhi W, Song W, Abdi Saed Y, Wang Y, &amp;Li Y. Fecal Capsule as a Therapeutic Strategy in IgA Nephropathy: A Brief Report. </w:t>
      </w:r>
      <w:r w:rsidRPr="008F1706">
        <w:rPr>
          <w:i/>
          <w:noProof/>
        </w:rPr>
        <w:t>Front Med (Lausanne),</w:t>
      </w:r>
      <w:r w:rsidRPr="008F1706">
        <w:rPr>
          <w:noProof/>
        </w:rPr>
        <w:t>2022, 9:914250.[DOI:10.3389/fmed.2022.914250]</w:t>
      </w:r>
    </w:p>
    <w:p w14:paraId="65809636" w14:textId="6AD28B88" w:rsidR="001908AB" w:rsidRDefault="00AC4914" w:rsidP="00B8741C">
      <w:pPr>
        <w:rPr>
          <w:rFonts w:hint="eastAsia"/>
        </w:rPr>
      </w:pPr>
      <w:r w:rsidRPr="00B8741C">
        <w:fldChar w:fldCharType="end"/>
      </w:r>
    </w:p>
    <w:sectPr w:rsidR="001908AB" w:rsidSect="007B2D7E">
      <w:pgSz w:w="11900" w:h="16840"/>
      <w:pgMar w:top="1440" w:right="1800" w:bottom="1440" w:left="1800" w:header="851" w:footer="992" w:gutter="0"/>
      <w:lnNumType w:countBy="1" w:restart="continuous"/>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T-112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x2sde82eweaessx85dfwvs0sw2razs9zz&quot;&gt;My EndNote Library&lt;record-ids&gt;&lt;item&gt;6&lt;/item&gt;&lt;item&gt;9&lt;/item&gt;&lt;item&gt;10&lt;/item&gt;&lt;/record-ids&gt;&lt;/item&gt;&lt;/Libraries&gt;"/>
  </w:docVars>
  <w:rsids>
    <w:rsidRoot w:val="00332E3E"/>
    <w:rsid w:val="00003F3D"/>
    <w:rsid w:val="0001019A"/>
    <w:rsid w:val="000121F7"/>
    <w:rsid w:val="00012CDA"/>
    <w:rsid w:val="00017952"/>
    <w:rsid w:val="000209AA"/>
    <w:rsid w:val="00023638"/>
    <w:rsid w:val="000424E9"/>
    <w:rsid w:val="00044E7B"/>
    <w:rsid w:val="000529B1"/>
    <w:rsid w:val="00054396"/>
    <w:rsid w:val="00055996"/>
    <w:rsid w:val="0006455B"/>
    <w:rsid w:val="00064A38"/>
    <w:rsid w:val="0007120A"/>
    <w:rsid w:val="00076D0E"/>
    <w:rsid w:val="000824CD"/>
    <w:rsid w:val="00082E36"/>
    <w:rsid w:val="0008304E"/>
    <w:rsid w:val="00084DFF"/>
    <w:rsid w:val="00085EC8"/>
    <w:rsid w:val="00087FA2"/>
    <w:rsid w:val="000925E8"/>
    <w:rsid w:val="000942A7"/>
    <w:rsid w:val="00094DDE"/>
    <w:rsid w:val="00096704"/>
    <w:rsid w:val="000A1D54"/>
    <w:rsid w:val="000A228F"/>
    <w:rsid w:val="000A647C"/>
    <w:rsid w:val="000A7356"/>
    <w:rsid w:val="000A7A57"/>
    <w:rsid w:val="000C6E0B"/>
    <w:rsid w:val="000D0252"/>
    <w:rsid w:val="000D32A6"/>
    <w:rsid w:val="000D431C"/>
    <w:rsid w:val="000D6744"/>
    <w:rsid w:val="000D6CEA"/>
    <w:rsid w:val="000E119C"/>
    <w:rsid w:val="000E266E"/>
    <w:rsid w:val="000E40F0"/>
    <w:rsid w:val="000E6E63"/>
    <w:rsid w:val="000E78CF"/>
    <w:rsid w:val="000F5E62"/>
    <w:rsid w:val="00105A4A"/>
    <w:rsid w:val="0010767B"/>
    <w:rsid w:val="00113285"/>
    <w:rsid w:val="00114FF1"/>
    <w:rsid w:val="001216BA"/>
    <w:rsid w:val="0012344D"/>
    <w:rsid w:val="001263A0"/>
    <w:rsid w:val="00126629"/>
    <w:rsid w:val="00133B97"/>
    <w:rsid w:val="00135482"/>
    <w:rsid w:val="00140175"/>
    <w:rsid w:val="00140D97"/>
    <w:rsid w:val="00144362"/>
    <w:rsid w:val="001456DE"/>
    <w:rsid w:val="00147896"/>
    <w:rsid w:val="00153043"/>
    <w:rsid w:val="001539D9"/>
    <w:rsid w:val="001553D6"/>
    <w:rsid w:val="00156388"/>
    <w:rsid w:val="001573F2"/>
    <w:rsid w:val="00157BC2"/>
    <w:rsid w:val="00157E9A"/>
    <w:rsid w:val="00164453"/>
    <w:rsid w:val="00166126"/>
    <w:rsid w:val="00166F86"/>
    <w:rsid w:val="00167E23"/>
    <w:rsid w:val="001731A1"/>
    <w:rsid w:val="00176BC4"/>
    <w:rsid w:val="00176E8D"/>
    <w:rsid w:val="00177D55"/>
    <w:rsid w:val="00180806"/>
    <w:rsid w:val="001819C9"/>
    <w:rsid w:val="00181D78"/>
    <w:rsid w:val="00184548"/>
    <w:rsid w:val="00186EA5"/>
    <w:rsid w:val="001908AB"/>
    <w:rsid w:val="00191968"/>
    <w:rsid w:val="00191EFF"/>
    <w:rsid w:val="001969DA"/>
    <w:rsid w:val="00197CF6"/>
    <w:rsid w:val="001A248D"/>
    <w:rsid w:val="001A24C9"/>
    <w:rsid w:val="001A440E"/>
    <w:rsid w:val="001C39DE"/>
    <w:rsid w:val="001C4297"/>
    <w:rsid w:val="001D30A4"/>
    <w:rsid w:val="001D5EC3"/>
    <w:rsid w:val="001E042E"/>
    <w:rsid w:val="001E1B4C"/>
    <w:rsid w:val="001E6833"/>
    <w:rsid w:val="001F44F1"/>
    <w:rsid w:val="001F53E7"/>
    <w:rsid w:val="00201C30"/>
    <w:rsid w:val="0020312B"/>
    <w:rsid w:val="002039C0"/>
    <w:rsid w:val="00206B0C"/>
    <w:rsid w:val="0021233F"/>
    <w:rsid w:val="00213658"/>
    <w:rsid w:val="00222C0E"/>
    <w:rsid w:val="00230E4E"/>
    <w:rsid w:val="00232165"/>
    <w:rsid w:val="00232C28"/>
    <w:rsid w:val="00232E98"/>
    <w:rsid w:val="00237854"/>
    <w:rsid w:val="0024146E"/>
    <w:rsid w:val="00245695"/>
    <w:rsid w:val="00245D11"/>
    <w:rsid w:val="0024657D"/>
    <w:rsid w:val="0024693D"/>
    <w:rsid w:val="002657D7"/>
    <w:rsid w:val="00266767"/>
    <w:rsid w:val="00274660"/>
    <w:rsid w:val="00275FA5"/>
    <w:rsid w:val="0028117D"/>
    <w:rsid w:val="00284F33"/>
    <w:rsid w:val="002859DA"/>
    <w:rsid w:val="00285D2E"/>
    <w:rsid w:val="00286592"/>
    <w:rsid w:val="00290BA3"/>
    <w:rsid w:val="0029149F"/>
    <w:rsid w:val="002A04D0"/>
    <w:rsid w:val="002A5DCE"/>
    <w:rsid w:val="002B08AC"/>
    <w:rsid w:val="002B1978"/>
    <w:rsid w:val="002B2350"/>
    <w:rsid w:val="002B259B"/>
    <w:rsid w:val="002B4D14"/>
    <w:rsid w:val="002B5144"/>
    <w:rsid w:val="002B5DEC"/>
    <w:rsid w:val="002C1709"/>
    <w:rsid w:val="002C28DA"/>
    <w:rsid w:val="002C7458"/>
    <w:rsid w:val="002C75ED"/>
    <w:rsid w:val="002C788C"/>
    <w:rsid w:val="002D4EE9"/>
    <w:rsid w:val="002D6121"/>
    <w:rsid w:val="002E0D66"/>
    <w:rsid w:val="002E142A"/>
    <w:rsid w:val="002E2333"/>
    <w:rsid w:val="002E50D3"/>
    <w:rsid w:val="002F0C81"/>
    <w:rsid w:val="002F4BD8"/>
    <w:rsid w:val="002F4D65"/>
    <w:rsid w:val="002F5A76"/>
    <w:rsid w:val="00310F41"/>
    <w:rsid w:val="003137EA"/>
    <w:rsid w:val="00314E20"/>
    <w:rsid w:val="00324324"/>
    <w:rsid w:val="003243D1"/>
    <w:rsid w:val="00324440"/>
    <w:rsid w:val="00332E3E"/>
    <w:rsid w:val="00340F38"/>
    <w:rsid w:val="00341D2F"/>
    <w:rsid w:val="0034231D"/>
    <w:rsid w:val="003447B6"/>
    <w:rsid w:val="00354568"/>
    <w:rsid w:val="003561F9"/>
    <w:rsid w:val="00364F65"/>
    <w:rsid w:val="003744D6"/>
    <w:rsid w:val="003759C8"/>
    <w:rsid w:val="00377F22"/>
    <w:rsid w:val="003800F0"/>
    <w:rsid w:val="003913AB"/>
    <w:rsid w:val="00395D20"/>
    <w:rsid w:val="003960BC"/>
    <w:rsid w:val="003A6090"/>
    <w:rsid w:val="003A77D1"/>
    <w:rsid w:val="003A7ADA"/>
    <w:rsid w:val="003B23F1"/>
    <w:rsid w:val="003C0499"/>
    <w:rsid w:val="003C336F"/>
    <w:rsid w:val="003C4AEF"/>
    <w:rsid w:val="003C4BB9"/>
    <w:rsid w:val="003D2C30"/>
    <w:rsid w:val="003D51A3"/>
    <w:rsid w:val="003D73F5"/>
    <w:rsid w:val="003F1386"/>
    <w:rsid w:val="003F1D58"/>
    <w:rsid w:val="003F52E5"/>
    <w:rsid w:val="003F7EE6"/>
    <w:rsid w:val="00400149"/>
    <w:rsid w:val="00401D8B"/>
    <w:rsid w:val="0040307B"/>
    <w:rsid w:val="0040701A"/>
    <w:rsid w:val="00410E03"/>
    <w:rsid w:val="004147B6"/>
    <w:rsid w:val="0041564B"/>
    <w:rsid w:val="0041625E"/>
    <w:rsid w:val="00417DBB"/>
    <w:rsid w:val="004201FC"/>
    <w:rsid w:val="0042063A"/>
    <w:rsid w:val="00424FDC"/>
    <w:rsid w:val="00436B43"/>
    <w:rsid w:val="00437C41"/>
    <w:rsid w:val="0044116B"/>
    <w:rsid w:val="00442149"/>
    <w:rsid w:val="00452EC4"/>
    <w:rsid w:val="00474773"/>
    <w:rsid w:val="00482AD8"/>
    <w:rsid w:val="004846E6"/>
    <w:rsid w:val="0048472F"/>
    <w:rsid w:val="00491294"/>
    <w:rsid w:val="004A0804"/>
    <w:rsid w:val="004A26FF"/>
    <w:rsid w:val="004A3F23"/>
    <w:rsid w:val="004A4695"/>
    <w:rsid w:val="004B1727"/>
    <w:rsid w:val="004B2DE1"/>
    <w:rsid w:val="004B3214"/>
    <w:rsid w:val="004B7C08"/>
    <w:rsid w:val="004C0432"/>
    <w:rsid w:val="004C36B6"/>
    <w:rsid w:val="004C39AE"/>
    <w:rsid w:val="004C4EFE"/>
    <w:rsid w:val="004D1CA6"/>
    <w:rsid w:val="004D6B3B"/>
    <w:rsid w:val="004E24D0"/>
    <w:rsid w:val="004E505D"/>
    <w:rsid w:val="004E6013"/>
    <w:rsid w:val="004F34AA"/>
    <w:rsid w:val="00505787"/>
    <w:rsid w:val="00505B10"/>
    <w:rsid w:val="00505F6F"/>
    <w:rsid w:val="00512645"/>
    <w:rsid w:val="005140A2"/>
    <w:rsid w:val="00521520"/>
    <w:rsid w:val="00522C4F"/>
    <w:rsid w:val="00543544"/>
    <w:rsid w:val="00555EFD"/>
    <w:rsid w:val="005574C4"/>
    <w:rsid w:val="005604C5"/>
    <w:rsid w:val="005664BF"/>
    <w:rsid w:val="005734BD"/>
    <w:rsid w:val="005762BC"/>
    <w:rsid w:val="00577338"/>
    <w:rsid w:val="00577E99"/>
    <w:rsid w:val="00580A9D"/>
    <w:rsid w:val="00581663"/>
    <w:rsid w:val="0058429A"/>
    <w:rsid w:val="005848B0"/>
    <w:rsid w:val="005863D0"/>
    <w:rsid w:val="005A2C26"/>
    <w:rsid w:val="005A653E"/>
    <w:rsid w:val="005B4FAF"/>
    <w:rsid w:val="005B5B5A"/>
    <w:rsid w:val="005C0043"/>
    <w:rsid w:val="005C01D5"/>
    <w:rsid w:val="005C2C33"/>
    <w:rsid w:val="005C2F85"/>
    <w:rsid w:val="005C4ED2"/>
    <w:rsid w:val="005D04E4"/>
    <w:rsid w:val="005D0A9A"/>
    <w:rsid w:val="005D6B76"/>
    <w:rsid w:val="005E1715"/>
    <w:rsid w:val="005E3319"/>
    <w:rsid w:val="005E5AF8"/>
    <w:rsid w:val="005E6387"/>
    <w:rsid w:val="005E7CD0"/>
    <w:rsid w:val="005E7EE5"/>
    <w:rsid w:val="005F2299"/>
    <w:rsid w:val="005F7A13"/>
    <w:rsid w:val="006047D6"/>
    <w:rsid w:val="00604E3E"/>
    <w:rsid w:val="006113F4"/>
    <w:rsid w:val="006127EA"/>
    <w:rsid w:val="00613E12"/>
    <w:rsid w:val="00615D44"/>
    <w:rsid w:val="00617ABB"/>
    <w:rsid w:val="00621E64"/>
    <w:rsid w:val="00622D3D"/>
    <w:rsid w:val="00623CC7"/>
    <w:rsid w:val="0063092A"/>
    <w:rsid w:val="006336FE"/>
    <w:rsid w:val="00633A71"/>
    <w:rsid w:val="00634657"/>
    <w:rsid w:val="006361DC"/>
    <w:rsid w:val="00636B95"/>
    <w:rsid w:val="00637ACC"/>
    <w:rsid w:val="006448DD"/>
    <w:rsid w:val="006501AC"/>
    <w:rsid w:val="00656722"/>
    <w:rsid w:val="00660E76"/>
    <w:rsid w:val="00662A90"/>
    <w:rsid w:val="00664C08"/>
    <w:rsid w:val="00682363"/>
    <w:rsid w:val="00682486"/>
    <w:rsid w:val="00684828"/>
    <w:rsid w:val="00695FD5"/>
    <w:rsid w:val="0069637D"/>
    <w:rsid w:val="006A2C57"/>
    <w:rsid w:val="006A41A6"/>
    <w:rsid w:val="006A4DAC"/>
    <w:rsid w:val="006B1F48"/>
    <w:rsid w:val="006B3E2F"/>
    <w:rsid w:val="006B4F6C"/>
    <w:rsid w:val="006B7922"/>
    <w:rsid w:val="006C0379"/>
    <w:rsid w:val="006C6F44"/>
    <w:rsid w:val="006E56FD"/>
    <w:rsid w:val="006F1720"/>
    <w:rsid w:val="006F35D5"/>
    <w:rsid w:val="00704FBC"/>
    <w:rsid w:val="0071378E"/>
    <w:rsid w:val="007139B8"/>
    <w:rsid w:val="00714FF4"/>
    <w:rsid w:val="00717645"/>
    <w:rsid w:val="00721915"/>
    <w:rsid w:val="00730DE6"/>
    <w:rsid w:val="00730FF6"/>
    <w:rsid w:val="0074364F"/>
    <w:rsid w:val="00746B5B"/>
    <w:rsid w:val="007473AA"/>
    <w:rsid w:val="00753491"/>
    <w:rsid w:val="007603F1"/>
    <w:rsid w:val="00761056"/>
    <w:rsid w:val="007710B3"/>
    <w:rsid w:val="00772899"/>
    <w:rsid w:val="00777752"/>
    <w:rsid w:val="00784726"/>
    <w:rsid w:val="00784D67"/>
    <w:rsid w:val="00793434"/>
    <w:rsid w:val="00795D49"/>
    <w:rsid w:val="007A468B"/>
    <w:rsid w:val="007A77CE"/>
    <w:rsid w:val="007A7C0C"/>
    <w:rsid w:val="007B1A6B"/>
    <w:rsid w:val="007B2D7E"/>
    <w:rsid w:val="007B61A8"/>
    <w:rsid w:val="007C2452"/>
    <w:rsid w:val="007C2BAA"/>
    <w:rsid w:val="007C70FC"/>
    <w:rsid w:val="007D0F87"/>
    <w:rsid w:val="007D302B"/>
    <w:rsid w:val="007D7502"/>
    <w:rsid w:val="007E538B"/>
    <w:rsid w:val="007F1D11"/>
    <w:rsid w:val="007F402F"/>
    <w:rsid w:val="007F55E6"/>
    <w:rsid w:val="007F7B94"/>
    <w:rsid w:val="008014D2"/>
    <w:rsid w:val="00802DEC"/>
    <w:rsid w:val="0080431C"/>
    <w:rsid w:val="0081555B"/>
    <w:rsid w:val="00817F94"/>
    <w:rsid w:val="00822028"/>
    <w:rsid w:val="00823A19"/>
    <w:rsid w:val="00837C68"/>
    <w:rsid w:val="00840B95"/>
    <w:rsid w:val="00842379"/>
    <w:rsid w:val="00842AE1"/>
    <w:rsid w:val="00851C8F"/>
    <w:rsid w:val="0085682C"/>
    <w:rsid w:val="00862E5A"/>
    <w:rsid w:val="008632EA"/>
    <w:rsid w:val="00863D54"/>
    <w:rsid w:val="00864287"/>
    <w:rsid w:val="00872E21"/>
    <w:rsid w:val="00876D90"/>
    <w:rsid w:val="00876DEE"/>
    <w:rsid w:val="00876E2B"/>
    <w:rsid w:val="008802A0"/>
    <w:rsid w:val="00884132"/>
    <w:rsid w:val="00887326"/>
    <w:rsid w:val="008939C3"/>
    <w:rsid w:val="00894C2F"/>
    <w:rsid w:val="0089639C"/>
    <w:rsid w:val="008A5240"/>
    <w:rsid w:val="008A7B0F"/>
    <w:rsid w:val="008B4B71"/>
    <w:rsid w:val="008B5684"/>
    <w:rsid w:val="008B7A23"/>
    <w:rsid w:val="008C2157"/>
    <w:rsid w:val="008C56D7"/>
    <w:rsid w:val="008C5A1E"/>
    <w:rsid w:val="008D421C"/>
    <w:rsid w:val="008F10AF"/>
    <w:rsid w:val="008F1706"/>
    <w:rsid w:val="008F244C"/>
    <w:rsid w:val="00901644"/>
    <w:rsid w:val="009075CD"/>
    <w:rsid w:val="00923448"/>
    <w:rsid w:val="00923E76"/>
    <w:rsid w:val="00931007"/>
    <w:rsid w:val="009318FE"/>
    <w:rsid w:val="009329FB"/>
    <w:rsid w:val="009339AA"/>
    <w:rsid w:val="00935039"/>
    <w:rsid w:val="00943AE1"/>
    <w:rsid w:val="0095015B"/>
    <w:rsid w:val="009559A4"/>
    <w:rsid w:val="00957A3B"/>
    <w:rsid w:val="00961F7F"/>
    <w:rsid w:val="00975CD1"/>
    <w:rsid w:val="00977595"/>
    <w:rsid w:val="009813D1"/>
    <w:rsid w:val="009871F0"/>
    <w:rsid w:val="00987B2D"/>
    <w:rsid w:val="009932D4"/>
    <w:rsid w:val="00994458"/>
    <w:rsid w:val="009A43FA"/>
    <w:rsid w:val="009B4A5B"/>
    <w:rsid w:val="009B4E1D"/>
    <w:rsid w:val="009B5B79"/>
    <w:rsid w:val="009B7F50"/>
    <w:rsid w:val="009C78F7"/>
    <w:rsid w:val="009D0EE8"/>
    <w:rsid w:val="009E0FAF"/>
    <w:rsid w:val="009E1D41"/>
    <w:rsid w:val="009E2AD4"/>
    <w:rsid w:val="009F3E55"/>
    <w:rsid w:val="009F4C49"/>
    <w:rsid w:val="009F7B3E"/>
    <w:rsid w:val="009F7F60"/>
    <w:rsid w:val="00A02AC7"/>
    <w:rsid w:val="00A03F2A"/>
    <w:rsid w:val="00A04B0D"/>
    <w:rsid w:val="00A05E31"/>
    <w:rsid w:val="00A06775"/>
    <w:rsid w:val="00A06CDE"/>
    <w:rsid w:val="00A1049F"/>
    <w:rsid w:val="00A15924"/>
    <w:rsid w:val="00A21E77"/>
    <w:rsid w:val="00A23329"/>
    <w:rsid w:val="00A25800"/>
    <w:rsid w:val="00A26D1D"/>
    <w:rsid w:val="00A27528"/>
    <w:rsid w:val="00A31177"/>
    <w:rsid w:val="00A411CB"/>
    <w:rsid w:val="00A43D43"/>
    <w:rsid w:val="00A443EF"/>
    <w:rsid w:val="00A46279"/>
    <w:rsid w:val="00A47EC8"/>
    <w:rsid w:val="00A5194F"/>
    <w:rsid w:val="00A52497"/>
    <w:rsid w:val="00A54E56"/>
    <w:rsid w:val="00A55C26"/>
    <w:rsid w:val="00A60225"/>
    <w:rsid w:val="00A62C8C"/>
    <w:rsid w:val="00A6582C"/>
    <w:rsid w:val="00A82CC4"/>
    <w:rsid w:val="00A82F0D"/>
    <w:rsid w:val="00AA290E"/>
    <w:rsid w:val="00AA3152"/>
    <w:rsid w:val="00AA338D"/>
    <w:rsid w:val="00AA3877"/>
    <w:rsid w:val="00AC3581"/>
    <w:rsid w:val="00AC4614"/>
    <w:rsid w:val="00AC4760"/>
    <w:rsid w:val="00AC4914"/>
    <w:rsid w:val="00AC6459"/>
    <w:rsid w:val="00AC78FA"/>
    <w:rsid w:val="00AD0AF9"/>
    <w:rsid w:val="00AD1F15"/>
    <w:rsid w:val="00AD3B2F"/>
    <w:rsid w:val="00AE45CF"/>
    <w:rsid w:val="00AE6929"/>
    <w:rsid w:val="00AE7178"/>
    <w:rsid w:val="00AF212B"/>
    <w:rsid w:val="00B00970"/>
    <w:rsid w:val="00B022F5"/>
    <w:rsid w:val="00B06C71"/>
    <w:rsid w:val="00B14257"/>
    <w:rsid w:val="00B15B9D"/>
    <w:rsid w:val="00B16F69"/>
    <w:rsid w:val="00B324BE"/>
    <w:rsid w:val="00B34CE4"/>
    <w:rsid w:val="00B37559"/>
    <w:rsid w:val="00B43D93"/>
    <w:rsid w:val="00B508B9"/>
    <w:rsid w:val="00B61FD3"/>
    <w:rsid w:val="00B66957"/>
    <w:rsid w:val="00B70952"/>
    <w:rsid w:val="00B7257C"/>
    <w:rsid w:val="00B776BC"/>
    <w:rsid w:val="00B86E05"/>
    <w:rsid w:val="00B8741C"/>
    <w:rsid w:val="00B91918"/>
    <w:rsid w:val="00B96CCD"/>
    <w:rsid w:val="00BA365C"/>
    <w:rsid w:val="00BA6333"/>
    <w:rsid w:val="00BA7766"/>
    <w:rsid w:val="00BA7C86"/>
    <w:rsid w:val="00BB225C"/>
    <w:rsid w:val="00BB5EF3"/>
    <w:rsid w:val="00BC10BC"/>
    <w:rsid w:val="00BC11C2"/>
    <w:rsid w:val="00BC20FC"/>
    <w:rsid w:val="00BC2C99"/>
    <w:rsid w:val="00BC4F3D"/>
    <w:rsid w:val="00BC7631"/>
    <w:rsid w:val="00BD026E"/>
    <w:rsid w:val="00BD2059"/>
    <w:rsid w:val="00BD56B7"/>
    <w:rsid w:val="00BD629E"/>
    <w:rsid w:val="00BE10FD"/>
    <w:rsid w:val="00BE5A52"/>
    <w:rsid w:val="00BE7E4C"/>
    <w:rsid w:val="00BF0EB5"/>
    <w:rsid w:val="00BF1DA7"/>
    <w:rsid w:val="00C01C1E"/>
    <w:rsid w:val="00C07399"/>
    <w:rsid w:val="00C16DA8"/>
    <w:rsid w:val="00C171EA"/>
    <w:rsid w:val="00C17357"/>
    <w:rsid w:val="00C17766"/>
    <w:rsid w:val="00C21B9B"/>
    <w:rsid w:val="00C35BDB"/>
    <w:rsid w:val="00C37588"/>
    <w:rsid w:val="00C400CE"/>
    <w:rsid w:val="00C40525"/>
    <w:rsid w:val="00C40757"/>
    <w:rsid w:val="00C42AF1"/>
    <w:rsid w:val="00C454A7"/>
    <w:rsid w:val="00C57416"/>
    <w:rsid w:val="00C62D00"/>
    <w:rsid w:val="00C673E8"/>
    <w:rsid w:val="00C80E08"/>
    <w:rsid w:val="00C82EF5"/>
    <w:rsid w:val="00C848AA"/>
    <w:rsid w:val="00C95B32"/>
    <w:rsid w:val="00CB5C74"/>
    <w:rsid w:val="00CB68FC"/>
    <w:rsid w:val="00CB7255"/>
    <w:rsid w:val="00CC45ED"/>
    <w:rsid w:val="00CC5692"/>
    <w:rsid w:val="00CC7142"/>
    <w:rsid w:val="00CC7336"/>
    <w:rsid w:val="00CC7749"/>
    <w:rsid w:val="00CD01AD"/>
    <w:rsid w:val="00CD0ABA"/>
    <w:rsid w:val="00CD2586"/>
    <w:rsid w:val="00CD6C19"/>
    <w:rsid w:val="00CE0878"/>
    <w:rsid w:val="00CE658B"/>
    <w:rsid w:val="00CE70D4"/>
    <w:rsid w:val="00CF2DEB"/>
    <w:rsid w:val="00CF5ADD"/>
    <w:rsid w:val="00CF6D06"/>
    <w:rsid w:val="00CF718C"/>
    <w:rsid w:val="00D024B9"/>
    <w:rsid w:val="00D02AC9"/>
    <w:rsid w:val="00D06A8F"/>
    <w:rsid w:val="00D073D6"/>
    <w:rsid w:val="00D07B1D"/>
    <w:rsid w:val="00D07F23"/>
    <w:rsid w:val="00D10A69"/>
    <w:rsid w:val="00D16657"/>
    <w:rsid w:val="00D23DC1"/>
    <w:rsid w:val="00D27528"/>
    <w:rsid w:val="00D32D3A"/>
    <w:rsid w:val="00D33333"/>
    <w:rsid w:val="00D33604"/>
    <w:rsid w:val="00D33A12"/>
    <w:rsid w:val="00D34466"/>
    <w:rsid w:val="00D34A12"/>
    <w:rsid w:val="00D36DC9"/>
    <w:rsid w:val="00D36F31"/>
    <w:rsid w:val="00D4034F"/>
    <w:rsid w:val="00D40AB3"/>
    <w:rsid w:val="00D4296A"/>
    <w:rsid w:val="00D44301"/>
    <w:rsid w:val="00D45D94"/>
    <w:rsid w:val="00D47826"/>
    <w:rsid w:val="00D56B67"/>
    <w:rsid w:val="00D57750"/>
    <w:rsid w:val="00D6503B"/>
    <w:rsid w:val="00D6768F"/>
    <w:rsid w:val="00D70B58"/>
    <w:rsid w:val="00D70C69"/>
    <w:rsid w:val="00D710B3"/>
    <w:rsid w:val="00D76361"/>
    <w:rsid w:val="00D841E1"/>
    <w:rsid w:val="00D90FCE"/>
    <w:rsid w:val="00D92F89"/>
    <w:rsid w:val="00D94B09"/>
    <w:rsid w:val="00D96731"/>
    <w:rsid w:val="00D97C9C"/>
    <w:rsid w:val="00DA39AB"/>
    <w:rsid w:val="00DA6C95"/>
    <w:rsid w:val="00DB2B35"/>
    <w:rsid w:val="00DB52CC"/>
    <w:rsid w:val="00DB5544"/>
    <w:rsid w:val="00DB67FF"/>
    <w:rsid w:val="00DB78CB"/>
    <w:rsid w:val="00DC6D6C"/>
    <w:rsid w:val="00DD6758"/>
    <w:rsid w:val="00DD6DCB"/>
    <w:rsid w:val="00DD6FDF"/>
    <w:rsid w:val="00DE3DF1"/>
    <w:rsid w:val="00DE5CB0"/>
    <w:rsid w:val="00DF28A2"/>
    <w:rsid w:val="00DF3C5F"/>
    <w:rsid w:val="00E019F6"/>
    <w:rsid w:val="00E01B0A"/>
    <w:rsid w:val="00E07BEB"/>
    <w:rsid w:val="00E17E21"/>
    <w:rsid w:val="00E23346"/>
    <w:rsid w:val="00E258E6"/>
    <w:rsid w:val="00E26DDB"/>
    <w:rsid w:val="00E27645"/>
    <w:rsid w:val="00E36F6D"/>
    <w:rsid w:val="00E37AAD"/>
    <w:rsid w:val="00E436E5"/>
    <w:rsid w:val="00E442E3"/>
    <w:rsid w:val="00E45AAF"/>
    <w:rsid w:val="00E45F85"/>
    <w:rsid w:val="00E50DA0"/>
    <w:rsid w:val="00E51C90"/>
    <w:rsid w:val="00E53D34"/>
    <w:rsid w:val="00E55A25"/>
    <w:rsid w:val="00E67885"/>
    <w:rsid w:val="00E752F6"/>
    <w:rsid w:val="00E772E8"/>
    <w:rsid w:val="00E8429D"/>
    <w:rsid w:val="00E859D9"/>
    <w:rsid w:val="00E920CE"/>
    <w:rsid w:val="00E92E87"/>
    <w:rsid w:val="00E94282"/>
    <w:rsid w:val="00E95ADD"/>
    <w:rsid w:val="00E97669"/>
    <w:rsid w:val="00E97ECA"/>
    <w:rsid w:val="00EA125D"/>
    <w:rsid w:val="00EA5D1D"/>
    <w:rsid w:val="00EA601E"/>
    <w:rsid w:val="00EB1640"/>
    <w:rsid w:val="00EC39A4"/>
    <w:rsid w:val="00EC77BA"/>
    <w:rsid w:val="00ED12FB"/>
    <w:rsid w:val="00ED4911"/>
    <w:rsid w:val="00EE02AB"/>
    <w:rsid w:val="00EE22F7"/>
    <w:rsid w:val="00EE5A60"/>
    <w:rsid w:val="00EE6CDC"/>
    <w:rsid w:val="00EF07EC"/>
    <w:rsid w:val="00EF3E34"/>
    <w:rsid w:val="00EF5A1F"/>
    <w:rsid w:val="00F01AA3"/>
    <w:rsid w:val="00F031D4"/>
    <w:rsid w:val="00F0362F"/>
    <w:rsid w:val="00F054E1"/>
    <w:rsid w:val="00F07E8F"/>
    <w:rsid w:val="00F10290"/>
    <w:rsid w:val="00F13825"/>
    <w:rsid w:val="00F14A71"/>
    <w:rsid w:val="00F2149C"/>
    <w:rsid w:val="00F21571"/>
    <w:rsid w:val="00F2764D"/>
    <w:rsid w:val="00F30336"/>
    <w:rsid w:val="00F32570"/>
    <w:rsid w:val="00F34AE6"/>
    <w:rsid w:val="00F36DEF"/>
    <w:rsid w:val="00F37867"/>
    <w:rsid w:val="00F40343"/>
    <w:rsid w:val="00F42B90"/>
    <w:rsid w:val="00F4558F"/>
    <w:rsid w:val="00F50C6C"/>
    <w:rsid w:val="00F50F26"/>
    <w:rsid w:val="00F74821"/>
    <w:rsid w:val="00F77CCD"/>
    <w:rsid w:val="00F810F5"/>
    <w:rsid w:val="00F8198A"/>
    <w:rsid w:val="00F833FC"/>
    <w:rsid w:val="00F86E4D"/>
    <w:rsid w:val="00F86FB2"/>
    <w:rsid w:val="00F87563"/>
    <w:rsid w:val="00F95FA9"/>
    <w:rsid w:val="00FA7F9C"/>
    <w:rsid w:val="00FB1077"/>
    <w:rsid w:val="00FB4317"/>
    <w:rsid w:val="00FB5B8B"/>
    <w:rsid w:val="00FB7FA6"/>
    <w:rsid w:val="00FC0DA3"/>
    <w:rsid w:val="00FC4BE2"/>
    <w:rsid w:val="00FC7D2F"/>
    <w:rsid w:val="00FD0C24"/>
    <w:rsid w:val="00FD19E6"/>
    <w:rsid w:val="00FD3810"/>
    <w:rsid w:val="00FD3BB9"/>
    <w:rsid w:val="00FD44A9"/>
    <w:rsid w:val="00FE51FF"/>
    <w:rsid w:val="00FE6193"/>
    <w:rsid w:val="00FF0CD8"/>
    <w:rsid w:val="00FF45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4B6596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332E3E"/>
    <w:rPr>
      <w:rFonts w:ascii="Times New Roman" w:hAnsi="Times New Roman" w:cs="Times New Roman"/>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批注文字 字符"/>
    <w:basedOn w:val="a0"/>
    <w:link w:val="a4"/>
    <w:uiPriority w:val="99"/>
    <w:rsid w:val="00332E3E"/>
    <w:rPr>
      <w:rFonts w:ascii="Times New Roman" w:hAnsi="Times New Roman" w:cs="Times New Roman"/>
      <w:kern w:val="0"/>
      <w:sz w:val="20"/>
      <w:szCs w:val="20"/>
    </w:rPr>
  </w:style>
  <w:style w:type="paragraph" w:styleId="a4">
    <w:name w:val="annotation text"/>
    <w:basedOn w:val="a"/>
    <w:link w:val="a3"/>
    <w:uiPriority w:val="99"/>
    <w:unhideWhenUsed/>
    <w:rsid w:val="00332E3E"/>
    <w:rPr>
      <w:sz w:val="20"/>
      <w:szCs w:val="20"/>
    </w:rPr>
  </w:style>
  <w:style w:type="character" w:customStyle="1" w:styleId="a5">
    <w:name w:val="批注主题 字符"/>
    <w:basedOn w:val="a3"/>
    <w:link w:val="a6"/>
    <w:uiPriority w:val="99"/>
    <w:semiHidden/>
    <w:rsid w:val="00332E3E"/>
    <w:rPr>
      <w:rFonts w:ascii="Times New Roman" w:hAnsi="Times New Roman" w:cs="Times New Roman"/>
      <w:b/>
      <w:bCs/>
      <w:kern w:val="0"/>
      <w:sz w:val="20"/>
      <w:szCs w:val="20"/>
    </w:rPr>
  </w:style>
  <w:style w:type="paragraph" w:styleId="a6">
    <w:name w:val="annotation subject"/>
    <w:basedOn w:val="a4"/>
    <w:next w:val="a4"/>
    <w:link w:val="a5"/>
    <w:uiPriority w:val="99"/>
    <w:semiHidden/>
    <w:unhideWhenUsed/>
    <w:rsid w:val="00332E3E"/>
    <w:rPr>
      <w:b/>
      <w:bCs/>
    </w:rPr>
  </w:style>
  <w:style w:type="character" w:customStyle="1" w:styleId="a7">
    <w:name w:val="批注框文本 字符"/>
    <w:basedOn w:val="a0"/>
    <w:link w:val="a8"/>
    <w:uiPriority w:val="99"/>
    <w:semiHidden/>
    <w:rsid w:val="00332E3E"/>
    <w:rPr>
      <w:rFonts w:ascii="宋体" w:eastAsia="宋体" w:hAnsi="Times New Roman" w:cs="Times New Roman"/>
      <w:kern w:val="0"/>
      <w:sz w:val="18"/>
      <w:szCs w:val="18"/>
    </w:rPr>
  </w:style>
  <w:style w:type="paragraph" w:styleId="a8">
    <w:name w:val="Balloon Text"/>
    <w:basedOn w:val="a"/>
    <w:link w:val="a7"/>
    <w:uiPriority w:val="99"/>
    <w:semiHidden/>
    <w:unhideWhenUsed/>
    <w:rsid w:val="00332E3E"/>
    <w:rPr>
      <w:rFonts w:ascii="宋体" w:eastAsia="宋体"/>
      <w:sz w:val="18"/>
      <w:szCs w:val="18"/>
    </w:rPr>
  </w:style>
  <w:style w:type="paragraph" w:customStyle="1" w:styleId="EndNoteBibliographyTitle">
    <w:name w:val="EndNote Bibliography Title"/>
    <w:basedOn w:val="a"/>
    <w:rsid w:val="00AC4914"/>
    <w:pPr>
      <w:jc w:val="center"/>
    </w:pPr>
  </w:style>
  <w:style w:type="paragraph" w:customStyle="1" w:styleId="EndNoteBibliography">
    <w:name w:val="EndNote Bibliography"/>
    <w:basedOn w:val="a"/>
    <w:rsid w:val="00AC4914"/>
  </w:style>
  <w:style w:type="character" w:styleId="a9">
    <w:name w:val="Hyperlink"/>
    <w:basedOn w:val="a0"/>
    <w:uiPriority w:val="99"/>
    <w:unhideWhenUsed/>
    <w:rsid w:val="005E5AF8"/>
    <w:rPr>
      <w:color w:val="0563C1" w:themeColor="hyperlink"/>
      <w:u w:val="single"/>
    </w:rPr>
  </w:style>
  <w:style w:type="character" w:styleId="aa">
    <w:name w:val="line number"/>
    <w:basedOn w:val="a0"/>
    <w:uiPriority w:val="99"/>
    <w:semiHidden/>
    <w:unhideWhenUsed/>
    <w:rsid w:val="007B2D7E"/>
  </w:style>
  <w:style w:type="table" w:styleId="ab">
    <w:name w:val="Table Grid"/>
    <w:basedOn w:val="a1"/>
    <w:uiPriority w:val="39"/>
    <w:rsid w:val="00190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Plain Table 1"/>
    <w:basedOn w:val="a1"/>
    <w:uiPriority w:val="41"/>
    <w:rsid w:val="001908A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c">
    <w:name w:val="Grid Table Light"/>
    <w:basedOn w:val="a1"/>
    <w:uiPriority w:val="40"/>
    <w:rsid w:val="001908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
    <w:name w:val="Plain Table 2"/>
    <w:basedOn w:val="a1"/>
    <w:uiPriority w:val="42"/>
    <w:rsid w:val="001908A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d">
    <w:name w:val="Strong"/>
    <w:basedOn w:val="a0"/>
    <w:uiPriority w:val="22"/>
    <w:qFormat/>
    <w:rsid w:val="001908AB"/>
    <w:rPr>
      <w:rFonts w:ascii="Times New Roman" w:hAnsi="Times New Roman"/>
      <w:b/>
      <w:bCs/>
    </w:rPr>
  </w:style>
  <w:style w:type="paragraph" w:customStyle="1" w:styleId="EndNoteCategoryHeading">
    <w:name w:val="EndNote Category Heading"/>
    <w:basedOn w:val="a"/>
    <w:link w:val="EndNoteCategoryHeading0"/>
    <w:rsid w:val="001908AB"/>
    <w:pPr>
      <w:widowControl w:val="0"/>
      <w:spacing w:before="120" w:after="120"/>
    </w:pPr>
    <w:rPr>
      <w:rFonts w:asciiTheme="minorHAnsi" w:hAnsiTheme="minorHAnsi" w:cstheme="minorBidi"/>
      <w:b/>
      <w:kern w:val="2"/>
    </w:rPr>
  </w:style>
  <w:style w:type="character" w:customStyle="1" w:styleId="EndNoteCategoryHeading0">
    <w:name w:val="EndNote Category Heading 字符"/>
    <w:basedOn w:val="a0"/>
    <w:link w:val="EndNoteCategoryHeading"/>
    <w:rsid w:val="001908AB"/>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868607">
      <w:bodyDiv w:val="1"/>
      <w:marLeft w:val="0"/>
      <w:marRight w:val="0"/>
      <w:marTop w:val="0"/>
      <w:marBottom w:val="0"/>
      <w:divBdr>
        <w:top w:val="none" w:sz="0" w:space="0" w:color="auto"/>
        <w:left w:val="none" w:sz="0" w:space="0" w:color="auto"/>
        <w:bottom w:val="none" w:sz="0" w:space="0" w:color="auto"/>
        <w:right w:val="none" w:sz="0" w:space="0" w:color="auto"/>
      </w:divBdr>
      <w:divsChild>
        <w:div w:id="941455911">
          <w:marLeft w:val="0"/>
          <w:marRight w:val="0"/>
          <w:marTop w:val="0"/>
          <w:marBottom w:val="0"/>
          <w:divBdr>
            <w:top w:val="none" w:sz="0" w:space="0" w:color="auto"/>
            <w:left w:val="none" w:sz="0" w:space="0" w:color="auto"/>
            <w:bottom w:val="none" w:sz="0" w:space="0" w:color="auto"/>
            <w:right w:val="none" w:sz="0" w:space="0" w:color="auto"/>
          </w:divBdr>
          <w:divsChild>
            <w:div w:id="1610698125">
              <w:marLeft w:val="0"/>
              <w:marRight w:val="0"/>
              <w:marTop w:val="0"/>
              <w:marBottom w:val="0"/>
              <w:divBdr>
                <w:top w:val="none" w:sz="0" w:space="0" w:color="auto"/>
                <w:left w:val="none" w:sz="0" w:space="0" w:color="auto"/>
                <w:bottom w:val="none" w:sz="0" w:space="0" w:color="auto"/>
                <w:right w:val="none" w:sz="0" w:space="0" w:color="auto"/>
              </w:divBdr>
              <w:divsChild>
                <w:div w:id="85723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506030">
      <w:bodyDiv w:val="1"/>
      <w:marLeft w:val="0"/>
      <w:marRight w:val="0"/>
      <w:marTop w:val="0"/>
      <w:marBottom w:val="0"/>
      <w:divBdr>
        <w:top w:val="none" w:sz="0" w:space="0" w:color="auto"/>
        <w:left w:val="none" w:sz="0" w:space="0" w:color="auto"/>
        <w:bottom w:val="none" w:sz="0" w:space="0" w:color="auto"/>
        <w:right w:val="none" w:sz="0" w:space="0" w:color="auto"/>
      </w:divBdr>
      <w:divsChild>
        <w:div w:id="488906850">
          <w:marLeft w:val="0"/>
          <w:marRight w:val="0"/>
          <w:marTop w:val="0"/>
          <w:marBottom w:val="0"/>
          <w:divBdr>
            <w:top w:val="none" w:sz="0" w:space="0" w:color="auto"/>
            <w:left w:val="none" w:sz="0" w:space="0" w:color="auto"/>
            <w:bottom w:val="none" w:sz="0" w:space="0" w:color="auto"/>
            <w:right w:val="none" w:sz="0" w:space="0" w:color="auto"/>
          </w:divBdr>
          <w:divsChild>
            <w:div w:id="377054242">
              <w:marLeft w:val="0"/>
              <w:marRight w:val="0"/>
              <w:marTop w:val="0"/>
              <w:marBottom w:val="0"/>
              <w:divBdr>
                <w:top w:val="none" w:sz="0" w:space="0" w:color="auto"/>
                <w:left w:val="none" w:sz="0" w:space="0" w:color="auto"/>
                <w:bottom w:val="none" w:sz="0" w:space="0" w:color="auto"/>
                <w:right w:val="none" w:sz="0" w:space="0" w:color="auto"/>
              </w:divBdr>
              <w:divsChild>
                <w:div w:id="114308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173454">
      <w:bodyDiv w:val="1"/>
      <w:marLeft w:val="0"/>
      <w:marRight w:val="0"/>
      <w:marTop w:val="0"/>
      <w:marBottom w:val="0"/>
      <w:divBdr>
        <w:top w:val="none" w:sz="0" w:space="0" w:color="auto"/>
        <w:left w:val="none" w:sz="0" w:space="0" w:color="auto"/>
        <w:bottom w:val="none" w:sz="0" w:space="0" w:color="auto"/>
        <w:right w:val="none" w:sz="0" w:space="0" w:color="auto"/>
      </w:divBdr>
      <w:divsChild>
        <w:div w:id="1767070028">
          <w:marLeft w:val="0"/>
          <w:marRight w:val="0"/>
          <w:marTop w:val="0"/>
          <w:marBottom w:val="0"/>
          <w:divBdr>
            <w:top w:val="none" w:sz="0" w:space="0" w:color="auto"/>
            <w:left w:val="none" w:sz="0" w:space="0" w:color="auto"/>
            <w:bottom w:val="none" w:sz="0" w:space="0" w:color="auto"/>
            <w:right w:val="none" w:sz="0" w:space="0" w:color="auto"/>
          </w:divBdr>
          <w:divsChild>
            <w:div w:id="1367290159">
              <w:marLeft w:val="0"/>
              <w:marRight w:val="0"/>
              <w:marTop w:val="0"/>
              <w:marBottom w:val="0"/>
              <w:divBdr>
                <w:top w:val="none" w:sz="0" w:space="0" w:color="auto"/>
                <w:left w:val="none" w:sz="0" w:space="0" w:color="auto"/>
                <w:bottom w:val="none" w:sz="0" w:space="0" w:color="auto"/>
                <w:right w:val="none" w:sz="0" w:space="0" w:color="auto"/>
              </w:divBdr>
              <w:divsChild>
                <w:div w:id="156856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hyperlink" Target="mailto:czhao@fudan.edu.cn" TargetMode="Externa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TotalTime>
  <Pages>24</Pages>
  <Words>13880</Words>
  <Characters>79120</Characters>
  <Application>Microsoft Office Word</Application>
  <DocSecurity>0</DocSecurity>
  <Lines>659</Lines>
  <Paragraphs>185</Paragraphs>
  <ScaleCrop>false</ScaleCrop>
  <Company/>
  <LinksUpToDate>false</LinksUpToDate>
  <CharactersWithSpaces>9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a1513</cp:lastModifiedBy>
  <cp:revision>46</cp:revision>
  <dcterms:created xsi:type="dcterms:W3CDTF">2022-08-10T11:36:00Z</dcterms:created>
  <dcterms:modified xsi:type="dcterms:W3CDTF">2022-11-24T15:47:00Z</dcterms:modified>
</cp:coreProperties>
</file>